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 w:date="2014-04-02T13:50:00Z">
        <w:r w:rsidRPr="005E166E" w:rsidDel="00C30594">
          <w:rPr>
            <w:i/>
            <w:sz w:val="26"/>
            <w:szCs w:val="26"/>
          </w:rPr>
          <w:delText xml:space="preserve">Australian </w:delText>
        </w:r>
      </w:del>
      <w:r w:rsidRPr="005E166E">
        <w:rPr>
          <w:i/>
          <w:sz w:val="26"/>
          <w:szCs w:val="26"/>
        </w:rPr>
        <w:t>riparian plants</w:t>
      </w:r>
      <w:ins w:id="1" w:author="Dr Kirstie Fryirs "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20D56E5"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ins w:id="7" w:author="Michelle Leishman" w:date="2014-04-08T15:25:00Z">
        <w:r w:rsidR="000961C3">
          <w:rPr>
            <w:rFonts w:cs="Arial"/>
          </w:rPr>
          <w:t xml:space="preserve">, </w:t>
        </w:r>
      </w:ins>
      <w:del w:id="8" w:author="Michelle Leishman" w:date="2014-04-08T15:25:00Z">
        <w:r w:rsidRPr="005779AB" w:rsidDel="000961C3">
          <w:rPr>
            <w:rFonts w:cs="Arial"/>
          </w:rPr>
          <w:delText xml:space="preserve"> – </w:delText>
        </w:r>
      </w:del>
      <w:r w:rsidRPr="005779AB">
        <w:rPr>
          <w:rFonts w:cs="Arial"/>
        </w:rPr>
        <w:t>particularly disturbance and environmental unpredictability, as determinants of ecological strategy in riparian plants</w:t>
      </w:r>
      <w:ins w:id="9" w:author="Dr Kirstie Fryirs " w:date="2014-04-02T13:51:00Z">
        <w:r w:rsidR="00C30594">
          <w:rPr>
            <w:rFonts w:cs="Arial"/>
          </w:rPr>
          <w:t xml:space="preserve"> in systems dominated by extremes of flow variability and ENSO </w:t>
        </w:r>
        <w:commentRangeStart w:id="10"/>
        <w:r w:rsidR="00C30594">
          <w:rPr>
            <w:rFonts w:cs="Arial"/>
          </w:rPr>
          <w:t>climate</w:t>
        </w:r>
      </w:ins>
      <w:commentRangeEnd w:id="10"/>
      <w:r w:rsidR="000961C3">
        <w:rPr>
          <w:rStyle w:val="CommentReference"/>
        </w:rPr>
        <w:commentReference w:id="10"/>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0E5C4AFB"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11"/>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12" w:author="Dr Kirstie Fryirs " w:date="2014-04-02T14:05:00Z">
        <w:r w:rsidR="00FF3274">
          <w:rPr>
            <w:noProof/>
            <w:lang w:val="en-US"/>
          </w:rPr>
          <w:t xml:space="preserve">et al. </w:t>
        </w:r>
      </w:ins>
      <w:del w:id="13" w:author="Dr Kirstie Fryirs "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11"/>
      <w:r w:rsidR="00FF3274">
        <w:rPr>
          <w:rStyle w:val="CommentReference"/>
        </w:rPr>
        <w:commentReference w:id="11"/>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70BDB371"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w:t>
      </w:r>
      <w:ins w:id="14" w:author="Michelle Leishman" w:date="2014-04-08T15:29:00Z">
        <w:r w:rsidR="00721E27">
          <w:t xml:space="preserve">plant </w:t>
        </w:r>
      </w:ins>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69B551B0"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xml:space="preserve">. Consequently, an understanding of the mechanisms of riparian woody plant community assembly will provide important insights into </w:t>
      </w:r>
      <w:ins w:id="15" w:author="Dr Kirstie Fryirs "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w:t>
      </w:r>
      <w:commentRangeStart w:id="16"/>
      <w:r w:rsidRPr="00EA700F">
        <w:t xml:space="preserve">ecological </w:t>
      </w:r>
      <w:commentRangeEnd w:id="16"/>
      <w:r w:rsidR="00721E27">
        <w:rPr>
          <w:rStyle w:val="CommentReference"/>
        </w:rPr>
        <w:commentReference w:id="16"/>
      </w:r>
      <w:r w:rsidRPr="00EA700F">
        <w:t xml:space="preserve">strategies among woody plants. </w:t>
      </w:r>
    </w:p>
    <w:p w14:paraId="69EFCEC6" w14:textId="27443664"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del w:id="17" w:author="Michelle Leishman" w:date="2014-04-08T15:32:00Z">
        <w:r w:rsidR="00EA700F" w:rsidDel="00721E27">
          <w:delText>,</w:delText>
        </w:r>
      </w:del>
      <w:r w:rsidRPr="00EA700F">
        <w:t xml:space="preserve"> </w:t>
      </w:r>
      <w:r w:rsidR="00EA700F">
        <w:t>and</w:t>
      </w:r>
      <w:r w:rsidRPr="00EA700F">
        <w:t xml:space="preserve"> can provide some insight into the importance of variation in wood density in riparian </w:t>
      </w:r>
      <w:del w:id="18" w:author="Michelle Leishman" w:date="2014-04-08T15:32:00Z">
        <w:r w:rsidRPr="00EA700F" w:rsidDel="00721E27">
          <w:delText>communities</w:delText>
        </w:r>
      </w:del>
      <w:ins w:id="19" w:author="Michelle Leishman" w:date="2014-04-08T15:32:00Z">
        <w:r w:rsidR="00721E27">
          <w:t>systems</w:t>
        </w:r>
      </w:ins>
      <w:r w:rsidRPr="00EA700F">
        <w:t xml:space="preserve">. Dense wood confers mechanical stiffness </w:t>
      </w:r>
      <w:commentRangeStart w:id="20"/>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commentRangeEnd w:id="20"/>
      <w:r w:rsidR="00721E27">
        <w:rPr>
          <w:rStyle w:val="CommentReference"/>
        </w:rPr>
        <w:commentReference w:id="20"/>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3879E7B4"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21"/>
      <w:r w:rsidRPr="00EA700F">
        <w:t xml:space="preserve">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w:t>
      </w:r>
      <w:commentRangeEnd w:id="21"/>
      <w:r w:rsidR="00FF3274">
        <w:rPr>
          <w:rStyle w:val="CommentReference"/>
        </w:rPr>
        <w:commentReference w:id="21"/>
      </w:r>
      <w:r w:rsidRPr="00EA700F">
        <w:t xml:space="preserve">Thus it seems likely that these observed relationships between wood density and recovery from disturbance at the individual </w:t>
      </w:r>
      <w:ins w:id="22" w:author="Michelle Leishman" w:date="2014-04-08T15:37:00Z">
        <w:r w:rsidR="00721E27">
          <w:t xml:space="preserve">plant </w:t>
        </w:r>
      </w:ins>
      <w:r w:rsidRPr="00EA700F">
        <w:t xml:space="preserve">level, as well as post-disturbance succession at the community level, </w:t>
      </w:r>
      <w:del w:id="23" w:author="Dr Kirstie Fryirs " w:date="2014-04-02T14:06:00Z">
        <w:r w:rsidR="00CD354D" w:rsidDel="00FF3274">
          <w:delText xml:space="preserve">should </w:delText>
        </w:r>
      </w:del>
      <w:ins w:id="24" w:author="Dr Kirstie Fryirs " w:date="2014-04-02T14:06:00Z">
        <w:r w:rsidR="00FF3274">
          <w:t xml:space="preserve">could </w:t>
        </w:r>
      </w:ins>
      <w:r w:rsidR="00CD354D">
        <w:t>also</w:t>
      </w:r>
      <w:r w:rsidRPr="00EA700F">
        <w:t xml:space="preserve"> </w:t>
      </w:r>
      <w:del w:id="25" w:author="Michelle Leishman" w:date="2014-04-08T15:37:00Z">
        <w:r w:rsidRPr="00EA700F" w:rsidDel="00721E27">
          <w:delText xml:space="preserve">be </w:delText>
        </w:r>
      </w:del>
      <w:ins w:id="26" w:author="Michelle Leishman" w:date="2014-04-08T15:37:00Z">
        <w:r w:rsidR="00721E27">
          <w:t>hold</w:t>
        </w:r>
        <w:r w:rsidR="00721E27" w:rsidRPr="00EA700F">
          <w:t xml:space="preserve"> </w:t>
        </w:r>
      </w:ins>
      <w:r w:rsidRPr="00EA700F">
        <w:t xml:space="preserve">true for riparian systems. </w:t>
      </w:r>
    </w:p>
    <w:p w14:paraId="06673F74" w14:textId="055AE273" w:rsidR="00B634E6" w:rsidRPr="00EA700F" w:rsidRDefault="00621641" w:rsidP="00A22B81">
      <w:pPr>
        <w:spacing w:line="360" w:lineRule="auto"/>
        <w:jc w:val="both"/>
      </w:pPr>
      <w:r>
        <w:t xml:space="preserve">While riparian plants </w:t>
      </w:r>
      <w:ins w:id="27" w:author="Michelle Leishman" w:date="2014-04-08T15:38:00Z">
        <w:r w:rsidR="00E81EF7">
          <w:t xml:space="preserve">potentially </w:t>
        </w:r>
      </w:ins>
      <w:r>
        <w:t xml:space="preserve">have </w:t>
      </w:r>
      <w:del w:id="28" w:author="Michelle Leishman" w:date="2014-04-08T15:38:00Z">
        <w:r w:rsidDel="00E81EF7">
          <w:delText>the best</w:delText>
        </w:r>
      </w:del>
      <w:ins w:id="29" w:author="Michelle Leishman" w:date="2014-04-08T15:38:00Z">
        <w:r w:rsidR="00E81EF7">
          <w:t>good</w:t>
        </w:r>
      </w:ins>
      <w:r>
        <w:t xml:space="preserve"> access to water in a landscape, dramatic fluctuations in soil moisture are often characteristic of the riparian </w:t>
      </w:r>
      <w:commentRangeStart w:id="30"/>
      <w:r>
        <w:t>environment</w:t>
      </w:r>
      <w:commentRangeEnd w:id="30"/>
      <w:r w:rsidR="00FF3274">
        <w:rPr>
          <w:rStyle w:val="CommentReference"/>
        </w:rPr>
        <w:commentReference w:id="30"/>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xml:space="preserve">, found little relationship between wood density and </w:t>
      </w:r>
      <w:commentRangeStart w:id="31"/>
      <w:r w:rsidR="00B634E6" w:rsidRPr="00EA700F">
        <w:t xml:space="preserve">rainfall </w:t>
      </w:r>
      <w:commentRangeEnd w:id="31"/>
      <w:r w:rsidR="00E81EF7">
        <w:rPr>
          <w:rStyle w:val="CommentReference"/>
        </w:rPr>
        <w:commentReference w:id="31"/>
      </w:r>
      <w:r w:rsidR="00B634E6" w:rsidRPr="00EA700F">
        <w:t>while others (</w:t>
      </w:r>
      <w:proofErr w:type="spellStart"/>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del w:id="32" w:author="Michelle Leishman" w:date="2014-04-08T15:40:00Z">
        <w:r w:rsidR="00B634E6" w:rsidRPr="00EA700F" w:rsidDel="00E81EF7">
          <w:delText xml:space="preserve">precipitation </w:delText>
        </w:r>
      </w:del>
      <w:ins w:id="33" w:author="Michelle Leishman" w:date="2014-04-08T15:40:00Z">
        <w:r w:rsidR="00E81EF7">
          <w:t>rainfall</w:t>
        </w:r>
        <w:r w:rsidR="00E81EF7" w:rsidRPr="00EA700F">
          <w:t xml:space="preserve"> </w:t>
        </w:r>
      </w:ins>
      <w:r w:rsidR="00B634E6" w:rsidRPr="00EA700F">
        <w:t xml:space="preserve">across a transcontinental gradient, and with soil moisture, respectively. High </w:t>
      </w:r>
      <w:r w:rsidR="00B634E6" w:rsidRPr="00621641">
        <w:t xml:space="preserve">wood density, along with low </w:t>
      </w:r>
      <w:ins w:id="34" w:author="Michelle Leishman" w:date="2014-04-08T15:40:00Z">
        <w:r w:rsidR="00E81EF7">
          <w:t>specific leaf area (</w:t>
        </w:r>
      </w:ins>
      <w:r w:rsidR="00B634E6" w:rsidRPr="00621641">
        <w:t>SLA</w:t>
      </w:r>
      <w:ins w:id="35" w:author="Michelle Leishman" w:date="2014-04-08T15:40:00Z">
        <w:r w:rsidR="00E81EF7">
          <w:t>)</w:t>
        </w:r>
      </w:ins>
      <w:r w:rsidR="00B634E6" w:rsidRPr="00621641">
        <w:t xml:space="preserve"> and low maximum height, has been </w:t>
      </w:r>
      <w:ins w:id="36" w:author="Michelle Leishman" w:date="2014-04-08T15:41:00Z">
        <w:r w:rsidR="00E81EF7">
          <w:t>suggested</w:t>
        </w:r>
      </w:ins>
      <w:ins w:id="37" w:author="Michelle Leishman" w:date="2014-04-08T15:40:00Z">
        <w:r w:rsidR="00E81EF7">
          <w:t xml:space="preserve"> </w:t>
        </w:r>
        <w:r w:rsidR="00E81EF7">
          <w:lastRenderedPageBreak/>
          <w:t xml:space="preserve">to be </w:t>
        </w:r>
      </w:ins>
      <w:r w:rsidR="00B634E6" w:rsidRPr="00621641">
        <w:t>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34278F4" w:rsidR="00B634E6" w:rsidRPr="00EA700F" w:rsidRDefault="00CD354D" w:rsidP="00A22B81">
      <w:pPr>
        <w:spacing w:line="360" w:lineRule="auto"/>
        <w:jc w:val="both"/>
      </w:pPr>
      <w:r>
        <w:t xml:space="preserve">Given </w:t>
      </w:r>
      <w:ins w:id="38" w:author="Michelle Leishman" w:date="2014-04-08T15:41:00Z">
        <w:r w:rsidR="00E81EF7">
          <w:t xml:space="preserve">the </w:t>
        </w:r>
      </w:ins>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del w:id="39" w:author="Michelle Leishman" w:date="2014-04-08T15:41:00Z">
        <w:r w:rsidR="00B634E6" w:rsidRPr="00CD354D" w:rsidDel="00E81EF7">
          <w:delText xml:space="preserve">the </w:delText>
        </w:r>
      </w:del>
      <w:ins w:id="40" w:author="Michelle Leishman" w:date="2014-04-08T15:41:00Z">
        <w:r w:rsidR="00E81EF7">
          <w:t>a</w:t>
        </w:r>
        <w:r w:rsidR="00E81EF7" w:rsidRPr="00CD354D">
          <w:t xml:space="preserve"> </w:t>
        </w:r>
      </w:ins>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41"/>
      <w:r w:rsidR="00B634E6" w:rsidRPr="00CD354D">
        <w:t>We</w:t>
      </w:r>
      <w:commentRangeEnd w:id="41"/>
      <w:r w:rsidR="00E81EF7">
        <w:rPr>
          <w:rStyle w:val="CommentReference"/>
        </w:rPr>
        <w:commentReference w:id="4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6E664B08" w:rsidR="00A87877" w:rsidRPr="00EA700F" w:rsidDel="00E81EF7" w:rsidRDefault="00A87877" w:rsidP="00A22B81">
      <w:pPr>
        <w:spacing w:line="360" w:lineRule="auto"/>
        <w:jc w:val="both"/>
        <w:rPr>
          <w:del w:id="42" w:author="Michelle Leishman" w:date="2014-04-08T15:43:00Z"/>
        </w:rPr>
      </w:pPr>
    </w:p>
    <w:p w14:paraId="5ACFD6B2" w14:textId="65595C3A" w:rsidR="00A87877" w:rsidRPr="00EA700F" w:rsidDel="00E81EF7" w:rsidRDefault="00A87877" w:rsidP="00A22B81">
      <w:pPr>
        <w:spacing w:line="360" w:lineRule="auto"/>
        <w:jc w:val="both"/>
        <w:rPr>
          <w:del w:id="43" w:author="Michelle Leishman" w:date="2014-04-08T15:43:00Z"/>
        </w:rPr>
      </w:pPr>
    </w:p>
    <w:p w14:paraId="6882176A" w14:textId="303413AF" w:rsidR="00A87877" w:rsidRPr="00EA700F" w:rsidDel="00E81EF7" w:rsidRDefault="00A87877" w:rsidP="00A22B81">
      <w:pPr>
        <w:spacing w:line="360" w:lineRule="auto"/>
        <w:jc w:val="both"/>
        <w:rPr>
          <w:del w:id="44" w:author="Michelle Leishman" w:date="2014-04-08T15:43:00Z"/>
        </w:rPr>
      </w:pPr>
    </w:p>
    <w:p w14:paraId="6974AA06" w14:textId="58E3E8A7" w:rsidR="00A87877" w:rsidRPr="00EA700F" w:rsidDel="00E81EF7" w:rsidRDefault="00A87877" w:rsidP="00A22B81">
      <w:pPr>
        <w:spacing w:line="360" w:lineRule="auto"/>
        <w:jc w:val="both"/>
        <w:rPr>
          <w:del w:id="45" w:author="Michelle Leishman" w:date="2014-04-08T15:43:00Z"/>
        </w:rPr>
      </w:pPr>
    </w:p>
    <w:p w14:paraId="346B9FB9" w14:textId="3A6144D5" w:rsidR="00A87877" w:rsidRPr="00EA700F" w:rsidDel="00E81EF7" w:rsidRDefault="00A87877" w:rsidP="00A22B81">
      <w:pPr>
        <w:spacing w:line="360" w:lineRule="auto"/>
        <w:jc w:val="both"/>
        <w:rPr>
          <w:del w:id="46" w:author="Michelle Leishman" w:date="2014-04-08T15:43:00Z"/>
        </w:rPr>
      </w:pPr>
    </w:p>
    <w:p w14:paraId="769023A6" w14:textId="409A6403" w:rsidR="00A87877" w:rsidRPr="00EA700F" w:rsidDel="00E81EF7" w:rsidRDefault="00A87877" w:rsidP="00A22B81">
      <w:pPr>
        <w:spacing w:line="360" w:lineRule="auto"/>
        <w:jc w:val="both"/>
        <w:rPr>
          <w:del w:id="47" w:author="Michelle Leishman" w:date="2014-04-08T15:43:00Z"/>
        </w:rPr>
      </w:pPr>
    </w:p>
    <w:p w14:paraId="264DD19D" w14:textId="7DFBAF9D" w:rsidR="00A87877" w:rsidRPr="00EA700F" w:rsidDel="00E81EF7" w:rsidRDefault="00A87877" w:rsidP="00A22B81">
      <w:pPr>
        <w:spacing w:line="360" w:lineRule="auto"/>
        <w:jc w:val="both"/>
        <w:rPr>
          <w:del w:id="48" w:author="Michelle Leishman" w:date="2014-04-08T15:43:00Z"/>
        </w:rPr>
      </w:pPr>
    </w:p>
    <w:p w14:paraId="1EC4ABD7" w14:textId="3B8D02C9" w:rsidR="00A87877" w:rsidRPr="00EA700F" w:rsidDel="00E81EF7" w:rsidRDefault="00A87877" w:rsidP="00A22B81">
      <w:pPr>
        <w:spacing w:line="360" w:lineRule="auto"/>
        <w:jc w:val="both"/>
        <w:rPr>
          <w:del w:id="49" w:author="Michelle Leishman" w:date="2014-04-08T15:43:00Z"/>
        </w:rPr>
      </w:pPr>
    </w:p>
    <w:p w14:paraId="4A42108E" w14:textId="2BB0B076" w:rsidR="00A87877" w:rsidRPr="00EA700F" w:rsidDel="00E81EF7" w:rsidRDefault="00A87877" w:rsidP="00A22B81">
      <w:pPr>
        <w:spacing w:line="360" w:lineRule="auto"/>
        <w:jc w:val="both"/>
        <w:rPr>
          <w:del w:id="50" w:author="Michelle Leishman" w:date="2014-04-08T15:43:00Z"/>
        </w:rPr>
      </w:pPr>
    </w:p>
    <w:p w14:paraId="543DF779" w14:textId="346E77BC" w:rsidR="00A87877" w:rsidRPr="00EA700F" w:rsidDel="00E81EF7" w:rsidRDefault="00A87877" w:rsidP="00A22B81">
      <w:pPr>
        <w:spacing w:line="360" w:lineRule="auto"/>
        <w:jc w:val="both"/>
        <w:rPr>
          <w:del w:id="51" w:author="Michelle Leishman" w:date="2014-04-08T15:43:00Z"/>
        </w:rPr>
      </w:pPr>
    </w:p>
    <w:p w14:paraId="7204AB58" w14:textId="0CF42B1C" w:rsidR="00A87877" w:rsidRPr="00EA700F" w:rsidDel="00E81EF7" w:rsidRDefault="00A87877" w:rsidP="00A22B81">
      <w:pPr>
        <w:spacing w:line="360" w:lineRule="auto"/>
        <w:jc w:val="both"/>
        <w:rPr>
          <w:del w:id="52" w:author="Michelle Leishman" w:date="2014-04-08T15:43:00Z"/>
        </w:rPr>
      </w:pPr>
    </w:p>
    <w:p w14:paraId="56D07857" w14:textId="0E269369" w:rsidR="00A87877" w:rsidDel="00E81EF7" w:rsidRDefault="00A87877" w:rsidP="00A22B81">
      <w:pPr>
        <w:spacing w:line="360" w:lineRule="auto"/>
        <w:jc w:val="both"/>
        <w:rPr>
          <w:del w:id="53" w:author="Michelle Leishman" w:date="2014-04-08T15:43:00Z"/>
        </w:rPr>
      </w:pPr>
    </w:p>
    <w:p w14:paraId="793CF3FB" w14:textId="78F1EC7F" w:rsidR="007018A5" w:rsidDel="00E81EF7" w:rsidRDefault="007018A5" w:rsidP="00A22B81">
      <w:pPr>
        <w:spacing w:line="360" w:lineRule="auto"/>
        <w:jc w:val="both"/>
        <w:rPr>
          <w:del w:id="54" w:author="Michelle Leishman" w:date="2014-04-08T15:43:00Z"/>
        </w:rPr>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55"/>
      <w:r w:rsidRPr="00EA700F">
        <w:rPr>
          <w:b/>
        </w:rPr>
        <w:t>Methods</w:t>
      </w:r>
      <w:commentRangeEnd w:id="55"/>
      <w:r w:rsidR="00E81EF7">
        <w:rPr>
          <w:rStyle w:val="CommentReference"/>
        </w:rPr>
        <w:commentReference w:id="55"/>
      </w:r>
    </w:p>
    <w:p w14:paraId="20719208" w14:textId="77777777" w:rsidR="00B634E6" w:rsidRPr="00EA700F" w:rsidRDefault="00B634E6" w:rsidP="00A22B81">
      <w:pPr>
        <w:spacing w:line="360" w:lineRule="auto"/>
        <w:jc w:val="both"/>
        <w:rPr>
          <w:b/>
        </w:rPr>
      </w:pPr>
      <w:r w:rsidRPr="00EA700F">
        <w:rPr>
          <w:b/>
        </w:rPr>
        <w:lastRenderedPageBreak/>
        <w:t>Study site selection</w:t>
      </w:r>
    </w:p>
    <w:p w14:paraId="3FFC0F8D" w14:textId="4770BF00" w:rsidR="00B634E6" w:rsidRPr="00EA700F" w:rsidRDefault="00B634E6" w:rsidP="00A22B81">
      <w:pPr>
        <w:spacing w:line="360" w:lineRule="auto"/>
        <w:jc w:val="both"/>
      </w:pPr>
      <w:r w:rsidRPr="00EA700F">
        <w:t xml:space="preserve">Fifteen riparian sites were selected along gauged rivers within the </w:t>
      </w:r>
      <w:commentRangeStart w:id="56"/>
      <w:r w:rsidRPr="00EA700F">
        <w:t xml:space="preserve">South-East Coast </w:t>
      </w:r>
      <w:commentRangeEnd w:id="56"/>
      <w:r w:rsidR="00E81EF7">
        <w:rPr>
          <w:rStyle w:val="CommentReference"/>
        </w:rPr>
        <w:commentReference w:id="56"/>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57"/>
      <w:r w:rsidRPr="00EA700F">
        <w:t>method</w:t>
      </w:r>
      <w:del w:id="58" w:author="Michelle Leishman" w:date="2014-04-08T15:45:00Z">
        <w:r w:rsidRPr="00EA700F" w:rsidDel="00E81EF7">
          <w:delText>ology</w:delText>
        </w:r>
      </w:del>
      <w:r w:rsidRPr="00EA700F">
        <w:t xml:space="preserve"> </w:t>
      </w:r>
      <w:commentRangeEnd w:id="57"/>
      <w:r w:rsidR="00E81EF7">
        <w:rPr>
          <w:rStyle w:val="CommentReference"/>
        </w:rPr>
        <w:commentReference w:id="57"/>
      </w:r>
      <w:r w:rsidRPr="00EA700F">
        <w:t xml:space="preserve">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w:t>
      </w:r>
      <w:del w:id="59" w:author="Michelle Leishman" w:date="2014-04-08T15:46:00Z">
        <w:r w:rsidRPr="00EA700F" w:rsidDel="00E81EF7">
          <w:delText>ology</w:delText>
        </w:r>
      </w:del>
      <w:r w:rsidRPr="00EA700F">
        <w:t xml:space="preserve">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60"/>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60"/>
      <w:r w:rsidR="00FF3274">
        <w:rPr>
          <w:rStyle w:val="CommentReference"/>
        </w:rPr>
        <w:commentReference w:id="60"/>
      </w:r>
      <w:r w:rsidRPr="00EA700F">
        <w:t xml:space="preserve">). These are the best represented hydrological classes in eastern </w:t>
      </w:r>
      <w:del w:id="61" w:author="Michelle Leishman" w:date="2014-04-08T15:47:00Z">
        <w:r w:rsidRPr="00EA700F" w:rsidDel="00E81EF7">
          <w:delText xml:space="preserve">NSW </w:delText>
        </w:r>
      </w:del>
      <w:ins w:id="62" w:author="Michelle Leishman" w:date="2014-04-08T15:47:00Z">
        <w:r w:rsidR="00E81EF7">
          <w:t>New South Wales</w:t>
        </w:r>
        <w:r w:rsidR="00E81EF7" w:rsidRPr="00EA700F">
          <w:t xml:space="preserve"> </w:t>
        </w:r>
      </w:ins>
      <w:r w:rsidRPr="00EA700F">
        <w:t xml:space="preserve">and </w:t>
      </w:r>
      <w:del w:id="63" w:author="Michelle Leishman" w:date="2014-04-08T15:47:00Z">
        <w:r w:rsidRPr="00EA700F" w:rsidDel="00E81EF7">
          <w:delText>VIC</w:delText>
        </w:r>
      </w:del>
      <w:ins w:id="64" w:author="Michelle Leishman" w:date="2014-04-08T15:47:00Z">
        <w:r w:rsidR="00E81EF7">
          <w:t>Victoria</w:t>
        </w:r>
      </w:ins>
      <w:r w:rsidRPr="00EA700F">
        <w:t xml:space="preserve">,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A22B81">
      <w:pPr>
        <w:keepNext/>
        <w:spacing w:line="360" w:lineRule="auto"/>
        <w:jc w:val="both"/>
      </w:pPr>
      <w:commentRangeStart w:id="65"/>
      <w:commentRangeStart w:id="66"/>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7"/>
                    <a:stretch>
                      <a:fillRect/>
                    </a:stretch>
                  </pic:blipFill>
                  <pic:spPr>
                    <a:xfrm>
                      <a:off x="0" y="0"/>
                      <a:ext cx="5106174" cy="3700364"/>
                    </a:xfrm>
                    <a:prstGeom prst="rect">
                      <a:avLst/>
                    </a:prstGeom>
                  </pic:spPr>
                </pic:pic>
              </a:graphicData>
            </a:graphic>
          </wp:inline>
        </w:drawing>
      </w:r>
      <w:commentRangeEnd w:id="65"/>
      <w:r w:rsidR="00FF3274">
        <w:rPr>
          <w:rStyle w:val="CommentReference"/>
        </w:rPr>
        <w:commentReference w:id="65"/>
      </w:r>
      <w:commentRangeEnd w:id="66"/>
      <w:r w:rsidR="002E43DE">
        <w:rPr>
          <w:rStyle w:val="CommentReference"/>
        </w:rPr>
        <w:commentReference w:id="66"/>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proofErr w:type="gramStart"/>
      <w:r w:rsidR="0085737E">
        <w:rPr>
          <w:sz w:val="22"/>
          <w:szCs w:val="22"/>
        </w:rPr>
        <w:t>Location of fifteen field study sites across south-eastern Australia</w:t>
      </w:r>
      <w:ins w:id="67" w:author="Michelle Leishman" w:date="2014-04-08T15:48:00Z">
        <w:r w:rsidR="009C2AD8">
          <w:rPr>
            <w:sz w:val="22"/>
            <w:szCs w:val="22"/>
          </w:rPr>
          <w:t xml:space="preserve"> chosen to represent the three major hydrological classes of SE </w:t>
        </w:r>
        <w:commentRangeStart w:id="68"/>
        <w:r w:rsidR="009C2AD8">
          <w:rPr>
            <w:sz w:val="22"/>
            <w:szCs w:val="22"/>
          </w:rPr>
          <w:t>Australia</w:t>
        </w:r>
      </w:ins>
      <w:commentRangeEnd w:id="68"/>
      <w:ins w:id="69" w:author="Michelle Leishman" w:date="2014-04-08T15:49:00Z">
        <w:r w:rsidR="009C2AD8">
          <w:rPr>
            <w:rStyle w:val="CommentReference"/>
            <w:i w:val="0"/>
            <w:iCs w:val="0"/>
            <w:color w:val="auto"/>
          </w:rPr>
          <w:commentReference w:id="68"/>
        </w:r>
      </w:ins>
      <w:r w:rsidR="00EF3710">
        <w:rPr>
          <w:sz w:val="22"/>
          <w:szCs w:val="22"/>
        </w:rPr>
        <w:t>.</w:t>
      </w:r>
      <w:proofErr w:type="gramEnd"/>
    </w:p>
    <w:p w14:paraId="20EA697E" w14:textId="07FA4983" w:rsidR="007166A1" w:rsidRPr="00EA700F" w:rsidRDefault="00B634E6" w:rsidP="00A22B81">
      <w:pPr>
        <w:autoSpaceDE w:val="0"/>
        <w:autoSpaceDN w:val="0"/>
        <w:adjustRightInd w:val="0"/>
        <w:spacing w:after="0" w:line="360" w:lineRule="auto"/>
        <w:jc w:val="both"/>
      </w:pPr>
      <w:r w:rsidRPr="00EA700F">
        <w:lastRenderedPageBreak/>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70" w:author="Dr Kirstie Fryirs " w:date="2014-04-02T14:10:00Z">
        <w:r w:rsidR="00FF3274">
          <w:t xml:space="preserve"> and river type</w:t>
        </w:r>
      </w:ins>
      <w:r w:rsidRPr="00EA700F">
        <w:t xml:space="preserve">, the following further criteria were used to shortlist possible study sites: </w:t>
      </w:r>
      <w:ins w:id="71" w:author="Dr Kirstie Fryirs " w:date="2014-04-02T14:10:00Z">
        <w:r w:rsidR="00FF3274">
          <w:t>all were partly confined valleys with discontinuous floodplain pocket River Styles (c.f. Brierley and Fryirs, 2005)</w:t>
        </w:r>
      </w:ins>
      <w:ins w:id="72" w:author="Dr Kirstie Fryirs " w:date="2014-04-02T14:11:00Z">
        <w:r w:rsidR="00810634">
          <w:t xml:space="preserve">, had an </w:t>
        </w:r>
      </w:ins>
      <w:r w:rsidRPr="00EA700F">
        <w:t xml:space="preserve">intact native riparian vegetation cover (a band of native riparian vegetation extending &gt;15 m from </w:t>
      </w:r>
      <w:commentRangeStart w:id="73"/>
      <w:r w:rsidRPr="00EA700F">
        <w:t>the</w:t>
      </w:r>
      <w:commentRangeEnd w:id="73"/>
      <w:r w:rsidR="00810634">
        <w:rPr>
          <w:rStyle w:val="CommentReference"/>
        </w:rPr>
        <w:commentReference w:id="73"/>
      </w:r>
      <w:r w:rsidRPr="00EA700F">
        <w:t xml:space="preserve"> channel edge), </w:t>
      </w:r>
      <w:commentRangeStart w:id="74"/>
      <w:del w:id="75" w:author="Dr Kirstie Fryirs " w:date="2014-04-02T14:11:00Z">
        <w:r w:rsidRPr="00EA700F" w:rsidDel="00FF3274">
          <w:delText xml:space="preserve">natural </w:delText>
        </w:r>
      </w:del>
      <w:commentRangeEnd w:id="74"/>
      <w:r w:rsidR="00FF3274">
        <w:rPr>
          <w:rStyle w:val="CommentReference"/>
        </w:rPr>
        <w:commentReference w:id="74"/>
      </w:r>
      <w:ins w:id="76" w:author="Dr Kirstie Fryirs " w:date="2014-04-02T14:11:00Z">
        <w:r w:rsidR="00FF3274">
          <w:t>were in good</w:t>
        </w:r>
        <w:r w:rsidR="00FF3274" w:rsidRPr="00EA700F">
          <w:t xml:space="preserve"> </w:t>
        </w:r>
      </w:ins>
      <w:r w:rsidRPr="00EA700F">
        <w:t xml:space="preserve">geomorphic condition (lack of significant human-induced erosional or depositional landforms), </w:t>
      </w:r>
      <w:del w:id="77" w:author="Dr Kirstie Fryirs " w:date="2014-04-02T14:13:00Z">
        <w:r w:rsidRPr="00EA700F" w:rsidDel="00810634">
          <w:delText xml:space="preserve">and </w:delText>
        </w:r>
      </w:del>
      <w:r w:rsidRPr="00EA700F">
        <w:t xml:space="preserve">minimal </w:t>
      </w:r>
      <w:del w:id="78" w:author="Dr Kirstie Fryirs " w:date="2014-04-02T14:12:00Z">
        <w:r w:rsidRPr="00EA700F" w:rsidDel="00810634">
          <w:delText xml:space="preserve">catchment </w:delText>
        </w:r>
      </w:del>
      <w:ins w:id="79" w:author="Dr Kirstie Fryirs " w:date="2014-04-02T14:12:00Z">
        <w:r w:rsidR="00810634">
          <w:t>vegetation</w:t>
        </w:r>
        <w:r w:rsidR="00810634" w:rsidRPr="00EA700F">
          <w:t xml:space="preserve"> </w:t>
        </w:r>
      </w:ins>
      <w:r w:rsidRPr="00EA700F">
        <w:t>clearing (catchment predominantly covered by native vegetation)</w:t>
      </w:r>
      <w:ins w:id="80" w:author="Dr Kirstie Fryirs " w:date="2014-04-02T14:12:00Z">
        <w:r w:rsidR="00810634">
          <w:t xml:space="preserve"> and occurred in </w:t>
        </w:r>
      </w:ins>
      <w:ins w:id="81" w:author="Michelle Leishman" w:date="2014-04-08T15:52:00Z">
        <w:r w:rsidR="00AE6B7B">
          <w:t xml:space="preserve">a </w:t>
        </w:r>
      </w:ins>
      <w:ins w:id="82" w:author="Dr Kirstie Fryirs " w:date="2014-04-02T14:12:00Z">
        <w:r w:rsidR="00810634">
          <w:t>catchment smaller than</w:t>
        </w:r>
      </w:ins>
      <w:ins w:id="83" w:author="Dr Kirstie Fryirs " w:date="2014-04-02T14:13:00Z">
        <w:r w:rsidR="00810634">
          <w:t xml:space="preserve"> </w:t>
        </w:r>
        <w:r w:rsidR="00810634" w:rsidRPr="00EA700F">
          <w:t>1000 km</w:t>
        </w:r>
        <w:r w:rsidR="00810634" w:rsidRPr="00EA700F">
          <w:rPr>
            <w:vertAlign w:val="superscript"/>
          </w:rPr>
          <w:t>2</w:t>
        </w:r>
      </w:ins>
      <w:ins w:id="84" w:author="Dr Kirstie Fryirs " w:date="2014-04-02T14:12:00Z">
        <w:r w:rsidR="00810634">
          <w:t xml:space="preserve"> </w:t>
        </w:r>
      </w:ins>
      <w:r w:rsidRPr="00EA700F">
        <w:t xml:space="preserve">. These criteria were assessed using a combination of visual inspection of satellite photography (Google Earth, Microsoft Bing), </w:t>
      </w:r>
      <w:ins w:id="85" w:author="Dr Kirstie Fryirs " w:date="2014-04-02T14:13:00Z">
        <w:r w:rsidR="00810634">
          <w:t xml:space="preserve">and </w:t>
        </w:r>
      </w:ins>
      <w:r w:rsidRPr="00EA700F">
        <w:t>information from the NSW Riparian Vegetation Extent dataset and the NSW Office of Water River Styles® geospatial dataset (</w:t>
      </w:r>
      <w:r w:rsidRPr="00EA700F">
        <w:rPr>
          <w:rFonts w:cs="Helvetica"/>
        </w:rPr>
        <w:t xml:space="preserve">NSW Office of Water, Department of Primary </w:t>
      </w:r>
      <w:commentRangeStart w:id="86"/>
      <w:r w:rsidRPr="00EA700F">
        <w:rPr>
          <w:rFonts w:cs="Helvetica"/>
        </w:rPr>
        <w:t>Industries</w:t>
      </w:r>
      <w:commentRangeEnd w:id="86"/>
      <w:r w:rsidR="00AE6B7B">
        <w:rPr>
          <w:rStyle w:val="CommentReference"/>
        </w:rPr>
        <w:commentReference w:id="86"/>
      </w:r>
      <w:r w:rsidRPr="00EA700F">
        <w:rPr>
          <w:rFonts w:cs="Helvetica"/>
        </w:rPr>
        <w:t>)</w:t>
      </w:r>
      <w:r w:rsidRPr="00EA700F">
        <w:t xml:space="preserve">. </w:t>
      </w:r>
      <w:del w:id="87" w:author="Dr Kirstie Fryirs "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w:t>
      </w:r>
      <w:del w:id="88" w:author="Michelle Leishman" w:date="2014-04-08T15:53:00Z">
        <w:r w:rsidRPr="00EA700F" w:rsidDel="00AE6B7B">
          <w:delText>considered</w:delText>
        </w:r>
      </w:del>
      <w:ins w:id="89" w:author="Michelle Leishman" w:date="2014-04-08T15:53:00Z">
        <w:r w:rsidR="00AE6B7B">
          <w:t>taken into account</w:t>
        </w:r>
      </w:ins>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90" w:author="Dr Kirstie Fryirs " w:date="2014-04-02T14:13:00Z">
            <w:rPr>
              <w:rFonts w:eastAsia="Times New Roman" w:cs="Arial"/>
              <w:color w:val="222222"/>
              <w:lang w:eastAsia="en-AU"/>
            </w:rPr>
          </w:rPrChange>
        </w:rPr>
      </w:pPr>
      <w:r w:rsidRPr="00810634">
        <w:rPr>
          <w:rFonts w:eastAsia="Times New Roman" w:cs="Arial"/>
          <w:lang w:eastAsia="en-AU"/>
          <w:rPrChange w:id="91" w:author="Dr Kirstie Fryirs "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92" w:author="Dr Kirstie Fryirs " w:date="2014-04-02T14:13:00Z">
            <w:rPr>
              <w:rFonts w:eastAsia="Times New Roman" w:cs="Arial"/>
              <w:color w:val="222222"/>
              <w:lang w:eastAsia="en-AU"/>
            </w:rPr>
          </w:rPrChange>
        </w:rPr>
        <w:t>edge</w:t>
      </w:r>
      <w:r w:rsidRPr="00810634">
        <w:rPr>
          <w:rFonts w:eastAsia="Times New Roman" w:cs="Arial"/>
          <w:lang w:eastAsia="en-AU"/>
          <w:rPrChange w:id="93" w:author="Dr Kirstie Fryirs "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94" w:author="Dr Kirstie Fryirs " w:date="2014-04-02T14:13:00Z">
            <w:rPr>
              <w:rFonts w:eastAsia="Times New Roman" w:cs="Arial"/>
              <w:color w:val="222222"/>
              <w:lang w:eastAsia="en-AU"/>
            </w:rPr>
          </w:rPrChange>
        </w:rPr>
      </w:pPr>
    </w:p>
    <w:p w14:paraId="1B624205" w14:textId="675644CC" w:rsidR="00B634E6" w:rsidRPr="00810634" w:rsidRDefault="00B634E6" w:rsidP="00A22B81">
      <w:pPr>
        <w:shd w:val="clear" w:color="auto" w:fill="FFFFFF"/>
        <w:spacing w:after="0" w:line="360" w:lineRule="auto"/>
        <w:jc w:val="both"/>
        <w:rPr>
          <w:rFonts w:eastAsia="Times New Roman" w:cs="Arial"/>
          <w:lang w:eastAsia="en-AU"/>
          <w:rPrChange w:id="95" w:author="Dr Kirstie Fryirs " w:date="2014-04-02T14:13:00Z">
            <w:rPr>
              <w:rFonts w:eastAsia="Times New Roman" w:cs="Arial"/>
              <w:color w:val="222222"/>
              <w:lang w:eastAsia="en-AU"/>
            </w:rPr>
          </w:rPrChange>
        </w:rPr>
      </w:pPr>
      <w:r w:rsidRPr="00810634">
        <w:rPr>
          <w:rFonts w:eastAsia="Times New Roman" w:cs="Arial"/>
          <w:lang w:eastAsia="en-AU"/>
          <w:rPrChange w:id="96" w:author="Dr Kirstie Fryirs " w:date="2014-04-02T14:13:00Z">
            <w:rPr>
              <w:rFonts w:eastAsia="Times New Roman" w:cs="Arial"/>
              <w:color w:val="222222"/>
              <w:lang w:eastAsia="en-AU"/>
            </w:rPr>
          </w:rPrChange>
        </w:rPr>
        <w:t xml:space="preserve">Proportional cover of woody vegetation was assessed </w:t>
      </w:r>
      <w:del w:id="97" w:author="Michelle Leishman" w:date="2014-04-08T15:54:00Z">
        <w:r w:rsidRPr="00810634" w:rsidDel="00AE6B7B">
          <w:rPr>
            <w:rFonts w:eastAsia="Times New Roman" w:cs="Arial"/>
            <w:lang w:eastAsia="en-AU"/>
            <w:rPrChange w:id="98" w:author="Dr Kirstie Fryirs " w:date="2014-04-02T14:13:00Z">
              <w:rPr>
                <w:rFonts w:eastAsia="Times New Roman" w:cs="Arial"/>
                <w:color w:val="222222"/>
                <w:lang w:eastAsia="en-AU"/>
              </w:rPr>
            </w:rPrChange>
          </w:rPr>
          <w:delText>at three levels</w:delText>
        </w:r>
      </w:del>
      <w:ins w:id="99" w:author="Michelle Leishman" w:date="2014-04-08T15:54:00Z">
        <w:r w:rsidR="00AE6B7B">
          <w:rPr>
            <w:rFonts w:eastAsia="Times New Roman" w:cs="Arial"/>
            <w:lang w:eastAsia="en-AU"/>
          </w:rPr>
          <w:t>for three strata</w:t>
        </w:r>
      </w:ins>
      <w:r w:rsidRPr="00810634">
        <w:rPr>
          <w:rFonts w:eastAsia="Times New Roman" w:cs="Arial"/>
          <w:lang w:eastAsia="en-AU"/>
          <w:rPrChange w:id="100" w:author="Dr Kirstie Fryirs " w:date="2014-04-02T14:13:00Z">
            <w:rPr>
              <w:rFonts w:eastAsia="Times New Roman" w:cs="Arial"/>
              <w:color w:val="222222"/>
              <w:lang w:eastAsia="en-AU"/>
            </w:rPr>
          </w:rPrChange>
        </w:rPr>
        <w:t xml:space="preserve">: shrub (1-4 m), </w:t>
      </w:r>
      <w:proofErr w:type="spellStart"/>
      <w:r w:rsidRPr="00810634">
        <w:rPr>
          <w:rFonts w:eastAsia="Times New Roman" w:cs="Arial"/>
          <w:lang w:eastAsia="en-AU"/>
          <w:rPrChange w:id="101" w:author="Dr Kirstie Fryirs " w:date="2014-04-02T14:13:00Z">
            <w:rPr>
              <w:rFonts w:eastAsia="Times New Roman" w:cs="Arial"/>
              <w:color w:val="222222"/>
              <w:lang w:eastAsia="en-AU"/>
            </w:rPr>
          </w:rPrChange>
        </w:rPr>
        <w:t>subcanopy</w:t>
      </w:r>
      <w:proofErr w:type="spellEnd"/>
      <w:r w:rsidRPr="00810634">
        <w:rPr>
          <w:rFonts w:eastAsia="Times New Roman" w:cs="Arial"/>
          <w:lang w:eastAsia="en-AU"/>
          <w:rPrChange w:id="102" w:author="Dr Kirstie Fryirs " w:date="2014-04-02T14:13:00Z">
            <w:rPr>
              <w:rFonts w:eastAsia="Times New Roman" w:cs="Arial"/>
              <w:color w:val="222222"/>
              <w:lang w:eastAsia="en-AU"/>
            </w:rPr>
          </w:rPrChange>
        </w:rPr>
        <w:t xml:space="preserve"> (4-8 m) and canopy (&gt;8 m). Species were identified using appropriate field guides, and were verified against </w:t>
      </w:r>
      <w:del w:id="103" w:author="Dr Kirstie Fryirs " w:date="2014-04-02T14:13:00Z">
        <w:r w:rsidRPr="00810634" w:rsidDel="00810634">
          <w:rPr>
            <w:rFonts w:eastAsia="Times New Roman" w:cs="Arial"/>
            <w:lang w:eastAsia="en-AU"/>
            <w:rPrChange w:id="104" w:author="Dr Kirstie Fryirs "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105" w:author="Dr Kirstie Fryirs " w:date="2014-04-02T14:13:00Z">
            <w:rPr>
              <w:rFonts w:eastAsia="Times New Roman" w:cs="Arial"/>
              <w:color w:val="222222"/>
              <w:lang w:eastAsia="en-AU"/>
            </w:rPr>
          </w:rPrChange>
        </w:rPr>
        <w:t>specimens at the Macquarie University Herbarium</w:t>
      </w:r>
      <w:del w:id="106" w:author="Michelle Leishman" w:date="2014-04-08T15:55:00Z">
        <w:r w:rsidRPr="00810634" w:rsidDel="00AE6B7B">
          <w:rPr>
            <w:rFonts w:eastAsia="Times New Roman" w:cs="Arial"/>
            <w:lang w:eastAsia="en-AU"/>
            <w:rPrChange w:id="107" w:author="Dr Kirstie Fryirs " w:date="2014-04-02T14:13:00Z">
              <w:rPr>
                <w:rFonts w:eastAsia="Times New Roman" w:cs="Arial"/>
                <w:color w:val="222222"/>
                <w:lang w:eastAsia="en-AU"/>
              </w:rPr>
            </w:rPrChange>
          </w:rPr>
          <w:delText>. Hard to identify</w:delText>
        </w:r>
      </w:del>
      <w:ins w:id="108" w:author="Dr Kirstie Fryirs " w:date="2014-04-02T14:13:00Z">
        <w:del w:id="109" w:author="Michelle Leishman" w:date="2014-04-08T15:55:00Z">
          <w:r w:rsidR="00810634" w:rsidDel="00AE6B7B">
            <w:rPr>
              <w:rFonts w:eastAsia="Times New Roman" w:cs="Arial"/>
              <w:lang w:eastAsia="en-AU"/>
            </w:rPr>
            <w:delText>Some</w:delText>
          </w:r>
        </w:del>
      </w:ins>
      <w:del w:id="110" w:author="Michelle Leishman" w:date="2014-04-08T15:55:00Z">
        <w:r w:rsidRPr="00810634" w:rsidDel="00AE6B7B">
          <w:rPr>
            <w:rFonts w:eastAsia="Times New Roman" w:cs="Arial"/>
            <w:lang w:eastAsia="en-AU"/>
            <w:rPrChange w:id="111" w:author="Dr Kirstie Fryirs " w:date="2014-04-02T14:13:00Z">
              <w:rPr>
                <w:rFonts w:eastAsia="Times New Roman" w:cs="Arial"/>
                <w:color w:val="222222"/>
                <w:lang w:eastAsia="en-AU"/>
              </w:rPr>
            </w:rPrChange>
          </w:rPr>
          <w:delText xml:space="preserve"> specimens were identifie</w:delText>
        </w:r>
      </w:del>
      <w:ins w:id="112" w:author="Michelle Leishman" w:date="2014-04-08T15:55:00Z">
        <w:r w:rsidR="00AE6B7B">
          <w:rPr>
            <w:rFonts w:eastAsia="Times New Roman" w:cs="Arial"/>
            <w:lang w:eastAsia="en-AU"/>
          </w:rPr>
          <w:t xml:space="preserve"> or </w:t>
        </w:r>
      </w:ins>
      <w:del w:id="113" w:author="Michelle Leishman" w:date="2014-04-08T15:55:00Z">
        <w:r w:rsidRPr="00810634" w:rsidDel="00AE6B7B">
          <w:rPr>
            <w:rFonts w:eastAsia="Times New Roman" w:cs="Arial"/>
            <w:lang w:eastAsia="en-AU"/>
            <w:rPrChange w:id="114" w:author="Dr Kirstie Fryirs " w:date="2014-04-02T14:13:00Z">
              <w:rPr>
                <w:rFonts w:eastAsia="Times New Roman" w:cs="Arial"/>
                <w:color w:val="222222"/>
                <w:lang w:eastAsia="en-AU"/>
              </w:rPr>
            </w:rPrChange>
          </w:rPr>
          <w:delText>d</w:delText>
        </w:r>
      </w:del>
      <w:r w:rsidRPr="00810634">
        <w:rPr>
          <w:rFonts w:eastAsia="Times New Roman" w:cs="Arial"/>
          <w:lang w:eastAsia="en-AU"/>
          <w:rPrChange w:id="115" w:author="Dr Kirstie Fryirs " w:date="2014-04-02T14:13:00Z">
            <w:rPr>
              <w:rFonts w:eastAsia="Times New Roman" w:cs="Arial"/>
              <w:color w:val="222222"/>
              <w:lang w:eastAsia="en-AU"/>
            </w:rPr>
          </w:rPrChange>
        </w:rPr>
        <w:t xml:space="preserve"> by staff at the Royal Botanic Gardens, Sydney. </w:t>
      </w:r>
    </w:p>
    <w:p w14:paraId="0E60DE90" w14:textId="0D8F8C5A"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116" w:author="Dr Kirstie Fryirs "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ins w:id="117" w:author="Michelle Leishman" w:date="2014-04-08T15:56:00Z">
        <w:r w:rsidR="00AE6B7B">
          <w:rPr>
            <w:rFonts w:asciiTheme="minorHAnsi" w:hAnsiTheme="minorHAnsi" w:cs="Arial"/>
            <w:b w:val="0"/>
            <w:bCs w:val="0"/>
            <w:sz w:val="22"/>
            <w:szCs w:val="22"/>
          </w:rPr>
          <w:t xml:space="preserve">A </w:t>
        </w:r>
      </w:ins>
      <w:r w:rsidR="0085737E" w:rsidRPr="00810634">
        <w:rPr>
          <w:rFonts w:asciiTheme="minorHAnsi" w:hAnsiTheme="minorHAnsi" w:cs="Arial"/>
          <w:b w:val="0"/>
          <w:bCs w:val="0"/>
          <w:sz w:val="22"/>
          <w:szCs w:val="22"/>
          <w:rPrChange w:id="118" w:author="Dr Kirstie Fryirs " w:date="2014-04-02T14:13:00Z">
            <w:rPr>
              <w:rFonts w:asciiTheme="minorHAnsi" w:hAnsiTheme="minorHAnsi" w:cs="Arial"/>
              <w:b w:val="0"/>
              <w:bCs w:val="0"/>
              <w:color w:val="222222"/>
              <w:sz w:val="22"/>
              <w:szCs w:val="22"/>
            </w:rPr>
          </w:rPrChange>
        </w:rPr>
        <w:t>100 mm wood sample</w:t>
      </w:r>
      <w:del w:id="119" w:author="Michelle Leishman" w:date="2014-04-08T15:56:00Z">
        <w:r w:rsidR="0085737E" w:rsidRPr="00810634" w:rsidDel="00AE6B7B">
          <w:rPr>
            <w:rFonts w:asciiTheme="minorHAnsi" w:hAnsiTheme="minorHAnsi" w:cs="Arial"/>
            <w:b w:val="0"/>
            <w:bCs w:val="0"/>
            <w:sz w:val="22"/>
            <w:szCs w:val="22"/>
            <w:rPrChange w:id="120" w:author="Dr Kirstie Fryirs " w:date="2014-04-02T14:13:00Z">
              <w:rPr>
                <w:rFonts w:asciiTheme="minorHAnsi" w:hAnsiTheme="minorHAnsi" w:cs="Arial"/>
                <w:b w:val="0"/>
                <w:bCs w:val="0"/>
                <w:color w:val="222222"/>
                <w:sz w:val="22"/>
                <w:szCs w:val="22"/>
              </w:rPr>
            </w:rPrChange>
          </w:rPr>
          <w:delText>s</w:delText>
        </w:r>
      </w:del>
      <w:r w:rsidR="0085737E" w:rsidRPr="00810634">
        <w:rPr>
          <w:rFonts w:asciiTheme="minorHAnsi" w:hAnsiTheme="minorHAnsi" w:cs="Arial"/>
          <w:b w:val="0"/>
          <w:bCs w:val="0"/>
          <w:sz w:val="22"/>
          <w:szCs w:val="22"/>
          <w:rPrChange w:id="121" w:author="Dr Kirstie Fryirs " w:date="2014-04-02T14:13:00Z">
            <w:rPr>
              <w:rFonts w:asciiTheme="minorHAnsi" w:hAnsiTheme="minorHAnsi" w:cs="Arial"/>
              <w:b w:val="0"/>
              <w:bCs w:val="0"/>
              <w:color w:val="222222"/>
              <w:sz w:val="22"/>
              <w:szCs w:val="22"/>
            </w:rPr>
          </w:rPrChange>
        </w:rPr>
        <w:t xml:space="preserve"> from each of two individuals per species </w:t>
      </w:r>
      <w:del w:id="122" w:author="Michelle Leishman" w:date="2014-04-08T15:56:00Z">
        <w:r w:rsidR="0085737E" w:rsidRPr="00810634" w:rsidDel="00AE6B7B">
          <w:rPr>
            <w:rFonts w:asciiTheme="minorHAnsi" w:hAnsiTheme="minorHAnsi" w:cs="Arial"/>
            <w:b w:val="0"/>
            <w:bCs w:val="0"/>
            <w:sz w:val="22"/>
            <w:szCs w:val="22"/>
            <w:rPrChange w:id="123" w:author="Dr Kirstie Fryirs " w:date="2014-04-02T14:13:00Z">
              <w:rPr>
                <w:rFonts w:asciiTheme="minorHAnsi" w:hAnsiTheme="minorHAnsi" w:cs="Arial"/>
                <w:b w:val="0"/>
                <w:bCs w:val="0"/>
                <w:color w:val="222222"/>
                <w:sz w:val="22"/>
                <w:szCs w:val="22"/>
              </w:rPr>
            </w:rPrChange>
          </w:rPr>
          <w:delText xml:space="preserve">were </w:delText>
        </w:r>
      </w:del>
      <w:ins w:id="124" w:author="Michelle Leishman" w:date="2014-04-08T15:56:00Z">
        <w:r w:rsidR="00AE6B7B">
          <w:rPr>
            <w:rFonts w:asciiTheme="minorHAnsi" w:hAnsiTheme="minorHAnsi" w:cs="Arial"/>
            <w:b w:val="0"/>
            <w:bCs w:val="0"/>
            <w:sz w:val="22"/>
            <w:szCs w:val="22"/>
          </w:rPr>
          <w:t>was</w:t>
        </w:r>
        <w:r w:rsidR="00AE6B7B" w:rsidRPr="00810634">
          <w:rPr>
            <w:rFonts w:asciiTheme="minorHAnsi" w:hAnsiTheme="minorHAnsi" w:cs="Arial"/>
            <w:b w:val="0"/>
            <w:bCs w:val="0"/>
            <w:sz w:val="22"/>
            <w:szCs w:val="22"/>
            <w:rPrChange w:id="125" w:author="Dr Kirstie Fryirs " w:date="2014-04-02T14:13:00Z">
              <w:rPr>
                <w:rFonts w:asciiTheme="minorHAnsi" w:hAnsiTheme="minorHAnsi" w:cs="Arial"/>
                <w:b w:val="0"/>
                <w:bCs w:val="0"/>
                <w:color w:val="222222"/>
                <w:sz w:val="22"/>
                <w:szCs w:val="22"/>
              </w:rPr>
            </w:rPrChange>
          </w:rPr>
          <w:t xml:space="preserve"> </w:t>
        </w:r>
      </w:ins>
      <w:r w:rsidR="0085737E" w:rsidRPr="00810634">
        <w:rPr>
          <w:rFonts w:asciiTheme="minorHAnsi" w:hAnsiTheme="minorHAnsi" w:cs="Arial"/>
          <w:b w:val="0"/>
          <w:bCs w:val="0"/>
          <w:sz w:val="22"/>
          <w:szCs w:val="22"/>
          <w:rPrChange w:id="126" w:author="Dr Kirstie Fryirs " w:date="2014-04-02T14:13:00Z">
            <w:rPr>
              <w:rFonts w:asciiTheme="minorHAnsi" w:hAnsiTheme="minorHAnsi" w:cs="Arial"/>
              <w:b w:val="0"/>
              <w:bCs w:val="0"/>
              <w:color w:val="222222"/>
              <w:sz w:val="22"/>
              <w:szCs w:val="22"/>
            </w:rPr>
          </w:rPrChange>
        </w:rPr>
        <w:t>extracted using a</w:t>
      </w:r>
      <w:r w:rsidRPr="00810634">
        <w:rPr>
          <w:rFonts w:asciiTheme="minorHAnsi" w:hAnsiTheme="minorHAnsi" w:cs="Arial"/>
          <w:b w:val="0"/>
          <w:bCs w:val="0"/>
          <w:sz w:val="22"/>
          <w:szCs w:val="22"/>
          <w:rPrChange w:id="127" w:author="Dr Kirstie Fryirs " w:date="2014-04-02T14:13:00Z">
            <w:rPr>
              <w:rFonts w:asciiTheme="minorHAnsi" w:hAnsiTheme="minorHAnsi" w:cs="Arial"/>
              <w:b w:val="0"/>
              <w:bCs w:val="0"/>
              <w:color w:val="222222"/>
              <w:sz w:val="22"/>
              <w:szCs w:val="22"/>
            </w:rPr>
          </w:rPrChange>
        </w:rPr>
        <w:t xml:space="preserve"> 5.15 mm diameter, triple threaded increment borer (</w:t>
      </w:r>
      <w:proofErr w:type="spellStart"/>
      <w:r w:rsidRPr="00810634">
        <w:rPr>
          <w:rFonts w:asciiTheme="minorHAnsi" w:hAnsiTheme="minorHAnsi" w:cs="Arial"/>
          <w:b w:val="0"/>
          <w:bCs w:val="0"/>
          <w:sz w:val="22"/>
          <w:szCs w:val="22"/>
          <w:rPrChange w:id="128" w:author="Dr Kirstie Fryirs " w:date="2014-04-02T14:13:00Z">
            <w:rPr>
              <w:rFonts w:asciiTheme="minorHAnsi" w:hAnsiTheme="minorHAnsi" w:cs="Arial"/>
              <w:b w:val="0"/>
              <w:bCs w:val="0"/>
              <w:color w:val="222222"/>
              <w:sz w:val="22"/>
              <w:szCs w:val="22"/>
            </w:rPr>
          </w:rPrChange>
        </w:rPr>
        <w:t>Hagl</w:t>
      </w:r>
      <w:r w:rsidRPr="00810634">
        <w:rPr>
          <w:rFonts w:asciiTheme="minorHAnsi" w:hAnsiTheme="minorHAnsi"/>
          <w:b w:val="0"/>
          <w:sz w:val="22"/>
          <w:szCs w:val="22"/>
          <w:rPrChange w:id="129" w:author="Dr Kirstie Fryirs "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130" w:author="Dr Kirstie Fryirs " w:date="2014-04-02T14:13:00Z">
            <w:rPr>
              <w:rFonts w:asciiTheme="minorHAnsi" w:hAnsiTheme="minorHAnsi" w:cs="Arial"/>
              <w:b w:val="0"/>
              <w:bCs w:val="0"/>
              <w:color w:val="222222"/>
              <w:sz w:val="22"/>
              <w:szCs w:val="22"/>
            </w:rPr>
          </w:rPrChange>
        </w:rPr>
        <w:t>f</w:t>
      </w:r>
      <w:proofErr w:type="spellEnd"/>
      <w:r w:rsidRPr="00810634">
        <w:rPr>
          <w:rFonts w:asciiTheme="minorHAnsi" w:hAnsiTheme="minorHAnsi" w:cs="Arial"/>
          <w:b w:val="0"/>
          <w:bCs w:val="0"/>
          <w:sz w:val="22"/>
          <w:szCs w:val="22"/>
          <w:rPrChange w:id="131" w:author="Dr Kirstie Fryirs " w:date="2014-04-02T14:13:00Z">
            <w:rPr>
              <w:rFonts w:asciiTheme="minorHAnsi" w:hAnsiTheme="minorHAnsi" w:cs="Arial"/>
              <w:b w:val="0"/>
              <w:bCs w:val="0"/>
              <w:color w:val="222222"/>
              <w:sz w:val="22"/>
              <w:szCs w:val="22"/>
            </w:rPr>
          </w:rPrChange>
        </w:rPr>
        <w:t xml:space="preserve"> Sweden)</w:t>
      </w:r>
      <w:r w:rsidR="0085737E" w:rsidRPr="00810634">
        <w:rPr>
          <w:rFonts w:asciiTheme="minorHAnsi" w:hAnsiTheme="minorHAnsi" w:cs="Arial"/>
          <w:b w:val="0"/>
          <w:bCs w:val="0"/>
          <w:sz w:val="22"/>
          <w:szCs w:val="22"/>
          <w:rPrChange w:id="132" w:author="Dr Kirstie Fryirs "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133" w:author="Dr Kirstie Fryirs "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134" w:author="Dr Kirstie Fryirs "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135" w:author="Dr Kirstie Fryirs " w:date="2014-04-02T14:13:00Z">
            <w:rPr>
              <w:rFonts w:asciiTheme="minorHAnsi" w:hAnsiTheme="minorHAnsi" w:cs="Arial"/>
              <w:b w:val="0"/>
              <w:bCs w:val="0"/>
              <w:color w:val="222222"/>
              <w:sz w:val="22"/>
              <w:szCs w:val="22"/>
            </w:rPr>
          </w:rPrChange>
        </w:rPr>
        <w:t xml:space="preserve">°C. On return to the laboratory, </w:t>
      </w:r>
      <w:r w:rsidRPr="00810634">
        <w:rPr>
          <w:rFonts w:asciiTheme="minorHAnsi" w:hAnsiTheme="minorHAnsi" w:cs="Arial"/>
          <w:b w:val="0"/>
          <w:bCs w:val="0"/>
          <w:sz w:val="22"/>
          <w:szCs w:val="22"/>
          <w:rPrChange w:id="136" w:author="Dr Kirstie Fryirs " w:date="2014-04-02T14:13:00Z">
            <w:rPr>
              <w:rFonts w:asciiTheme="minorHAnsi" w:hAnsiTheme="minorHAnsi" w:cs="Arial"/>
              <w:b w:val="0"/>
              <w:bCs w:val="0"/>
              <w:color w:val="222222"/>
              <w:sz w:val="22"/>
              <w:szCs w:val="22"/>
            </w:rPr>
          </w:rPrChange>
        </w:rPr>
        <w:lastRenderedPageBreak/>
        <w:t xml:space="preserve">samples were rehydrated in deionised water and </w:t>
      </w:r>
      <w:r w:rsidR="0085737E" w:rsidRPr="00810634">
        <w:rPr>
          <w:rFonts w:asciiTheme="minorHAnsi" w:hAnsiTheme="minorHAnsi" w:cs="Arial"/>
          <w:b w:val="0"/>
          <w:bCs w:val="0"/>
          <w:sz w:val="22"/>
          <w:szCs w:val="22"/>
          <w:rPrChange w:id="137" w:author="Dr Kirstie Fryirs "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138" w:author="Dr Kirstie Fryirs "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139" w:author="Dr Kirstie Fryirs "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140" w:author="Dr Kirstie Fryirs "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141" w:author="Dr Kirstie Fryirs "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142" w:author="Dr Kirstie Fryirs "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143" w:author="Dr Kirstie Fryirs " w:date="2014-04-02T14:13:00Z">
            <w:rPr>
              <w:rFonts w:asciiTheme="minorHAnsi" w:hAnsiTheme="minorHAnsi" w:cs="Arial"/>
              <w:b w:val="0"/>
              <w:bCs w:val="0"/>
              <w:color w:val="222222"/>
              <w:sz w:val="22"/>
              <w:szCs w:val="22"/>
            </w:rPr>
          </w:rPrChange>
        </w:rPr>
        <w:t xml:space="preserve"> (</w:t>
      </w:r>
      <w:proofErr w:type="spellStart"/>
      <w:r w:rsidRPr="00810634">
        <w:rPr>
          <w:rFonts w:asciiTheme="minorHAnsi" w:hAnsiTheme="minorHAnsi" w:cs="Arial"/>
          <w:b w:val="0"/>
          <w:bCs w:val="0"/>
          <w:sz w:val="22"/>
          <w:szCs w:val="22"/>
          <w:rPrChange w:id="144" w:author="Dr Kirstie Fryirs " w:date="2014-04-02T14:13:00Z">
            <w:rPr>
              <w:rFonts w:asciiTheme="minorHAnsi" w:hAnsiTheme="minorHAnsi" w:cs="Arial"/>
              <w:b w:val="0"/>
              <w:bCs w:val="0"/>
              <w:color w:val="222222"/>
              <w:sz w:val="22"/>
              <w:szCs w:val="22"/>
            </w:rPr>
          </w:rPrChange>
        </w:rPr>
        <w:t>Mitzuni</w:t>
      </w:r>
      <w:proofErr w:type="spellEnd"/>
      <w:r w:rsidRPr="00810634">
        <w:rPr>
          <w:rFonts w:asciiTheme="minorHAnsi" w:hAnsiTheme="minorHAnsi" w:cs="Arial"/>
          <w:b w:val="0"/>
          <w:bCs w:val="0"/>
          <w:sz w:val="22"/>
          <w:szCs w:val="22"/>
          <w:rPrChange w:id="145" w:author="Dr Kirstie Fryirs " w:date="2014-04-02T14:13:00Z">
            <w:rPr>
              <w:rFonts w:asciiTheme="minorHAnsi" w:hAnsiTheme="minorHAnsi" w:cs="Arial"/>
              <w:b w:val="0"/>
              <w:bCs w:val="0"/>
              <w:color w:val="222222"/>
              <w:sz w:val="22"/>
              <w:szCs w:val="22"/>
            </w:rPr>
          </w:rPrChange>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62DF7278"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8" w:history="1">
        <w:r w:rsidRPr="00EA700F">
          <w:rPr>
            <w:rStyle w:val="Hyperlink"/>
          </w:rPr>
          <w:t>http://realtimedata.water.nsw.gov.au/water.stm</w:t>
        </w:r>
      </w:hyperlink>
      <w:r w:rsidRPr="00EA700F">
        <w:t xml:space="preserve">) </w:t>
      </w:r>
      <w:del w:id="146" w:author="Michelle Leishman" w:date="2014-04-08T15:57:00Z">
        <w:r w:rsidRPr="00EA700F" w:rsidDel="00AE6B7B">
          <w:delText>(</w:delText>
        </w:r>
      </w:del>
      <w:r w:rsidRPr="00EA700F">
        <w:t>for NSW sites</w:t>
      </w:r>
      <w:del w:id="147" w:author="Michelle Leishman" w:date="2014-04-08T15:57:00Z">
        <w:r w:rsidRPr="00EA700F" w:rsidDel="00AE6B7B">
          <w:delText>)</w:delText>
        </w:r>
      </w:del>
      <w:r w:rsidRPr="00EA700F">
        <w:t>, and the Victoria State Government’s Water Measurement Information System website (</w:t>
      </w:r>
      <w:hyperlink r:id="rId9" w:history="1">
        <w:r w:rsidRPr="00EA700F">
          <w:rPr>
            <w:rStyle w:val="Hyperlink"/>
          </w:rPr>
          <w:t>http://data.water.vic.gov.au/monitoring.htm</w:t>
        </w:r>
      </w:hyperlink>
      <w:r w:rsidRPr="00EA700F">
        <w:t>)</w:t>
      </w:r>
      <w:ins w:id="148" w:author="Michelle Leishman" w:date="2014-04-08T15:58:00Z">
        <w:r w:rsidR="00AE6B7B">
          <w:t xml:space="preserve"> for Victorian sites</w:t>
        </w:r>
      </w:ins>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149"/>
      <w:proofErr w:type="spellStart"/>
      <w:r w:rsidRPr="00EA700F">
        <w:t>datapoints</w:t>
      </w:r>
      <w:proofErr w:type="spellEnd"/>
      <w:r w:rsidRPr="00EA700F">
        <w:t xml:space="preserve"> </w:t>
      </w:r>
      <w:commentRangeEnd w:id="149"/>
      <w:r w:rsidR="007761F2">
        <w:rPr>
          <w:rStyle w:val="CommentReference"/>
        </w:rPr>
        <w:commentReference w:id="149"/>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Pr="007761F2">
        <w:rPr>
          <w:highlight w:val="yellow"/>
          <w:rPrChange w:id="150" w:author="Michelle Leishman" w:date="2014-04-08T15:59:00Z">
            <w:rPr/>
          </w:rPrChange>
        </w:rPr>
        <w:t>REF</w:t>
      </w:r>
      <w:r w:rsidRPr="00EA700F">
        <w:t>). Consistency of the resulting outputs were checked by visual inspection of hydrographs</w:t>
      </w:r>
      <w:commentRangeStart w:id="151"/>
      <w:r w:rsidRPr="00EA700F">
        <w:t xml:space="preserve">. For Mammy Johnson’s River, Mann River, Sportsman’s Creek and </w:t>
      </w:r>
      <w:proofErr w:type="spellStart"/>
      <w:r w:rsidRPr="00EA700F">
        <w:t>Wallagaraugh</w:t>
      </w:r>
      <w:proofErr w:type="spellEnd"/>
      <w:r w:rsidRPr="00EA700F">
        <w:t xml:space="preserve"> River, multiple linear </w:t>
      </w:r>
      <w:proofErr w:type="gramStart"/>
      <w:r w:rsidRPr="00EA700F">
        <w:t>regression</w:t>
      </w:r>
      <w:proofErr w:type="gramEnd"/>
      <w:r w:rsidRPr="00EA700F">
        <w:t xml:space="preserve"> was chosen as the most appropriate </w:t>
      </w:r>
      <w:commentRangeStart w:id="152"/>
      <w:r w:rsidRPr="00EA700F">
        <w:t>method</w:t>
      </w:r>
      <w:commentRangeEnd w:id="152"/>
      <w:r w:rsidR="007761F2">
        <w:rPr>
          <w:rStyle w:val="CommentReference"/>
        </w:rPr>
        <w:commentReference w:id="152"/>
      </w:r>
      <w:r w:rsidRPr="00EA700F">
        <w:t>. Linear interpolation was used for Jilliby Creek data.</w:t>
      </w:r>
      <w:commentRangeEnd w:id="151"/>
      <w:r w:rsidR="007761F2">
        <w:rPr>
          <w:rStyle w:val="CommentReference"/>
        </w:rPr>
        <w:commentReference w:id="151"/>
      </w:r>
    </w:p>
    <w:p w14:paraId="288A9CA3" w14:textId="74BB0651" w:rsidR="00B634E6" w:rsidRPr="00EA700F" w:rsidRDefault="00B634E6" w:rsidP="00A22B81">
      <w:pPr>
        <w:spacing w:line="360" w:lineRule="auto"/>
        <w:jc w:val="both"/>
      </w:pPr>
      <w:r w:rsidRPr="00EA700F">
        <w:t xml:space="preserve">A </w:t>
      </w:r>
      <w:del w:id="153" w:author="Dr Kirstie Fryirs " w:date="2014-04-02T14:14:00Z">
        <w:r w:rsidRPr="00EA700F" w:rsidDel="00810634">
          <w:delText xml:space="preserve">minimal </w:delText>
        </w:r>
      </w:del>
      <w:r w:rsidRPr="00EA700F">
        <w:t xml:space="preserve">set of </w:t>
      </w:r>
      <w:commentRangeStart w:id="154"/>
      <w:ins w:id="155" w:author="Dr Kirstie Fryirs " w:date="2014-04-02T14:14:00Z">
        <w:r w:rsidR="00810634">
          <w:t xml:space="preserve">XXXXX </w:t>
        </w:r>
        <w:commentRangeEnd w:id="154"/>
        <w:r w:rsidR="00810634">
          <w:rPr>
            <w:rStyle w:val="CommentReference"/>
          </w:rPr>
          <w:commentReference w:id="154"/>
        </w:r>
      </w:ins>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ins w:id="156" w:author="Michelle Leishman" w:date="2014-04-08T16:02:00Z">
        <w:r w:rsidR="007761F2">
          <w:t>.</w:t>
        </w:r>
      </w:ins>
      <w:r w:rsidRPr="00EA700F">
        <w:t xml:space="preserve"> </w:t>
      </w:r>
      <w:del w:id="157" w:author="Michelle Leishman" w:date="2014-04-08T16:02:00Z">
        <w:r w:rsidRPr="00EA700F" w:rsidDel="007761F2">
          <w:delText xml:space="preserve">20 </w:delText>
        </w:r>
      </w:del>
      <w:ins w:id="158" w:author="Michelle Leishman" w:date="2014-04-08T16:02:00Z">
        <w:r w:rsidR="007761F2">
          <w:t>Twenty</w:t>
        </w:r>
        <w:r w:rsidR="007761F2" w:rsidRPr="00EA700F">
          <w:t xml:space="preserve"> </w:t>
        </w:r>
      </w:ins>
      <w:r w:rsidRPr="00EA700F">
        <w:t xml:space="preserve">year average return interval (ARI) flood magnitude was also calculated with a flood independence value of 7 days between peaks. </w:t>
      </w:r>
      <w:commentRangeStart w:id="159"/>
      <w:r w:rsidRPr="00EA700F">
        <w:t xml:space="preserve">Colwell’s </w:t>
      </w:r>
      <w:commentRangeEnd w:id="159"/>
      <w:r w:rsidR="007761F2">
        <w:rPr>
          <w:rStyle w:val="CommentReference"/>
        </w:rPr>
        <w:commentReference w:id="159"/>
      </w:r>
      <w:r w:rsidRPr="00EA700F">
        <w:t>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160"/>
            <w:r w:rsidRPr="00EA700F">
              <w:rPr>
                <w:rFonts w:eastAsia="Times New Roman" w:cs="Times New Roman"/>
                <w:b/>
                <w:color w:val="000000"/>
                <w:lang w:eastAsia="en-AU"/>
              </w:rPr>
              <w:t>Abbreviation</w:t>
            </w:r>
            <w:commentRangeEnd w:id="160"/>
            <w:r w:rsidR="00BF2EA0">
              <w:rPr>
                <w:rStyle w:val="CommentReference"/>
              </w:rPr>
              <w:commentReference w:id="160"/>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EB934E5"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del w:id="161" w:author="Michelle Leishman" w:date="2014-04-08T16:03:00Z">
              <w:r w:rsidRPr="00EA700F" w:rsidDel="007761F2">
                <w:delText xml:space="preserve">resculpt </w:delText>
              </w:r>
            </w:del>
            <w:ins w:id="162" w:author="Michelle Leishman" w:date="2014-04-08T16:03:00Z">
              <w:r w:rsidR="007761F2">
                <w:t>re</w:t>
              </w:r>
            </w:ins>
            <w:ins w:id="163" w:author="Michelle Leishman" w:date="2014-04-08T16:04:00Z">
              <w:r w:rsidR="007761F2">
                <w:t xml:space="preserve">-work </w:t>
              </w:r>
            </w:ins>
            <w:r w:rsidRPr="00EA700F">
              <w:t xml:space="preserve">the fluvial landscape. Together, these metrics indicate the intensity and frequency </w:t>
            </w:r>
            <w:del w:id="164" w:author="Michelle Leishman" w:date="2014-04-08T16:04:00Z">
              <w:r w:rsidRPr="00EA700F" w:rsidDel="007761F2">
                <w:delText>with which</w:delText>
              </w:r>
            </w:del>
            <w:ins w:id="165" w:author="Michelle Leishman" w:date="2014-04-08T16:04:00Z">
              <w:r w:rsidR="007761F2">
                <w:t>of</w:t>
              </w:r>
            </w:ins>
            <w:r w:rsidRPr="00EA700F">
              <w:t xml:space="preserve"> mechanical stress </w:t>
            </w:r>
            <w:del w:id="166" w:author="Michelle Leishman" w:date="2014-04-08T16:04:00Z">
              <w:r w:rsidRPr="00EA700F" w:rsidDel="007761F2">
                <w:delText>is applied to plants</w:delText>
              </w:r>
            </w:del>
            <w:ins w:id="167" w:author="Michelle Leishman" w:date="2014-04-08T16:04:00Z">
              <w:r w:rsidR="007761F2">
                <w:t>experienced by plants</w:t>
              </w:r>
            </w:ins>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ins w:id="168" w:author="Michelle Leishman" w:date="2014-04-08T16:07:00Z">
              <w:r w:rsidR="007761F2">
                <w:t>‘</w:t>
              </w:r>
            </w:ins>
            <w:r w:rsidRPr="00EA700F">
              <w:t>flashiness</w:t>
            </w:r>
            <w:ins w:id="169" w:author="Michelle Leishman" w:date="2014-04-08T16:07:00Z">
              <w:r w:rsidR="007761F2">
                <w:t>’</w:t>
              </w:r>
            </w:ins>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w:t>
            </w:r>
            <w:r w:rsidRPr="00EA700F">
              <w:lastRenderedPageBreak/>
              <w:t>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6BAF642F"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del w:id="170" w:author="Michelle Leishman" w:date="2014-04-08T16:05:00Z">
              <w:r w:rsidRPr="00EA700F" w:rsidDel="007761F2">
                <w:rPr>
                  <w:rFonts w:eastAsia="Times New Roman" w:cs="Times New Roman"/>
                  <w:color w:val="000000"/>
                  <w:lang w:eastAsia="en-AU"/>
                </w:rPr>
                <w:delText>rise</w:delText>
              </w:r>
            </w:del>
            <w:ins w:id="171" w:author="Michelle Leishman" w:date="2014-04-08T16:05:00Z">
              <w:r w:rsidR="007761F2">
                <w:rPr>
                  <w:rFonts w:eastAsia="Times New Roman" w:cs="Times New Roman"/>
                  <w:color w:val="000000"/>
                  <w:lang w:eastAsia="en-AU"/>
                </w:rPr>
                <w:t>fall</w:t>
              </w:r>
            </w:ins>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lastRenderedPageBreak/>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61554857" w:rsidR="00B634E6" w:rsidRPr="00EA700F" w:rsidRDefault="00B634E6" w:rsidP="00A22B81">
            <w:pPr>
              <w:spacing w:line="276" w:lineRule="auto"/>
              <w:rPr>
                <w:rFonts w:eastAsia="Times New Roman" w:cs="Times New Roman"/>
                <w:color w:val="000000"/>
                <w:lang w:eastAsia="en-AU"/>
              </w:rPr>
            </w:pPr>
            <w:commentRangeStart w:id="172"/>
            <w:r w:rsidRPr="00EA700F">
              <w:rPr>
                <w:rFonts w:eastAsia="Times New Roman" w:cs="Times New Roman"/>
                <w:color w:val="000000"/>
                <w:lang w:eastAsia="en-AU"/>
              </w:rPr>
              <w:t>CV of all years</w:t>
            </w:r>
            <w:ins w:id="173" w:author="Michelle Leishman" w:date="2014-04-08T16:08:00Z">
              <w:r w:rsidR="007761F2">
                <w:rPr>
                  <w:rFonts w:eastAsia="Times New Roman" w:cs="Times New Roman"/>
                  <w:color w:val="000000"/>
                  <w:lang w:eastAsia="en-AU"/>
                </w:rPr>
                <w:t>’</w:t>
              </w:r>
            </w:ins>
            <w:r w:rsidRPr="00EA700F">
              <w:rPr>
                <w:rFonts w:eastAsia="Times New Roman" w:cs="Times New Roman"/>
                <w:color w:val="000000"/>
                <w:lang w:eastAsia="en-AU"/>
              </w:rPr>
              <w:t xml:space="preserve"> mean of low spell magnitude</w:t>
            </w:r>
            <w:commentRangeEnd w:id="172"/>
            <w:r w:rsidR="00BF2EA0">
              <w:rPr>
                <w:rStyle w:val="CommentReference"/>
              </w:rPr>
              <w:commentReference w:id="172"/>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ins w:id="174" w:author="Michelle Leishman" w:date="2014-04-08T16:08:00Z">
              <w:r w:rsidR="00BF2EA0">
                <w:rPr>
                  <w:rFonts w:eastAsia="Times New Roman" w:cs="Times New Roman"/>
                  <w:color w:val="000000"/>
                  <w:lang w:eastAsia="en-AU"/>
                </w:rPr>
                <w:t>’</w:t>
              </w:r>
            </w:ins>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5529F39"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w:t>
            </w:r>
            <w:del w:id="175" w:author="Michelle Leishman" w:date="2014-04-08T16:09:00Z">
              <w:r w:rsidRPr="00EA700F" w:rsidDel="00BF2EA0">
                <w:rPr>
                  <w:rFonts w:eastAsia="Times New Roman" w:cs="Times New Roman"/>
                  <w:color w:val="000000"/>
                  <w:lang w:eastAsia="en-AU"/>
                </w:rPr>
                <w:delText>’</w:delText>
              </w:r>
            </w:del>
            <w:r w:rsidRPr="00EA700F">
              <w:rPr>
                <w:rFonts w:eastAsia="Times New Roman" w:cs="Times New Roman"/>
                <w:color w:val="000000"/>
                <w:lang w:eastAsia="en-AU"/>
              </w:rPr>
              <w:t>s</w:t>
            </w:r>
            <w:ins w:id="176" w:author="Michelle Leishman" w:date="2014-04-08T16:09:00Z">
              <w:r w:rsidR="00BF2EA0">
                <w:rPr>
                  <w:rFonts w:eastAsia="Times New Roman" w:cs="Times New Roman"/>
                  <w:color w:val="000000"/>
                  <w:lang w:eastAsia="en-AU"/>
                </w:rPr>
                <w:t>’</w:t>
              </w:r>
            </w:ins>
            <w:r w:rsidRPr="00EA700F">
              <w:rPr>
                <w:rFonts w:eastAsia="Times New Roman" w:cs="Times New Roman"/>
                <w:color w:val="000000"/>
                <w:lang w:eastAsia="en-AU"/>
              </w:rPr>
              <w:t xml:space="preserve"> days </w:t>
            </w:r>
            <w:r w:rsidRPr="00EA700F">
              <w:rPr>
                <w:rFonts w:eastAsia="Times New Roman" w:cs="Times New Roman"/>
                <w:color w:val="000000"/>
                <w:lang w:eastAsia="en-AU"/>
              </w:rPr>
              <w:lastRenderedPageBreak/>
              <w:t>per year under 0.1ML/day flow</w:t>
            </w:r>
          </w:p>
        </w:tc>
        <w:tc>
          <w:tcPr>
            <w:tcW w:w="1902" w:type="dxa"/>
          </w:tcPr>
          <w:p w14:paraId="10E39562" w14:textId="77777777" w:rsidR="00B634E6" w:rsidRPr="00EA700F" w:rsidRDefault="00B634E6" w:rsidP="00A22B81">
            <w:pPr>
              <w:spacing w:line="276" w:lineRule="auto"/>
              <w:jc w:val="both"/>
            </w:pPr>
            <w:r w:rsidRPr="00EA700F">
              <w:lastRenderedPageBreak/>
              <w:t>CVAnnMDFAnnUn</w:t>
            </w:r>
            <w:r w:rsidRPr="00EA700F">
              <w:lastRenderedPageBreak/>
              <w:t>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lastRenderedPageBreak/>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lastRenderedPageBreak/>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6C6DFBC2"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177"/>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w:t>
            </w:r>
            <w:commentRangeEnd w:id="177"/>
            <w:r w:rsidR="00BF2EA0">
              <w:rPr>
                <w:rStyle w:val="CommentReference"/>
              </w:rPr>
              <w:commentReference w:id="177"/>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ins w:id="178" w:author="Michelle Leishman" w:date="2014-04-08T16:10:00Z">
              <w:r w:rsidR="00BF2EA0">
                <w:rPr>
                  <w:color w:val="000000"/>
                </w:rPr>
                <w:t>’</w:t>
              </w:r>
            </w:ins>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08E2C68E"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del w:id="179" w:author="Michelle Leishman" w:date="2014-04-08T16:11:00Z">
        <w:r w:rsidR="00947919" w:rsidDel="00BF2EA0">
          <w:delText>,</w:delText>
        </w:r>
      </w:del>
      <w:r w:rsidR="00947919">
        <w:t xml:space="preserve"> </w:t>
      </w:r>
      <w:r w:rsidRPr="00EA700F">
        <w:t xml:space="preserve">across these chosen metrics to </w:t>
      </w:r>
      <w:del w:id="180" w:author="Michelle Leishman" w:date="2014-04-08T16:11:00Z">
        <w:r w:rsidRPr="00EA700F" w:rsidDel="00BF2EA0">
          <w:delText xml:space="preserve">confirm </w:delText>
        </w:r>
      </w:del>
      <w:ins w:id="181" w:author="Michelle Leishman" w:date="2014-04-08T16:11:00Z">
        <w:r w:rsidR="00BF2EA0">
          <w:t>assess</w:t>
        </w:r>
        <w:r w:rsidR="00BF2EA0" w:rsidRPr="00EA700F">
          <w:t xml:space="preserve"> </w:t>
        </w:r>
      </w:ins>
      <w:del w:id="182" w:author="Dr Kirstie Fryirs  [3]"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531977DB" w:rsidR="00F42B80" w:rsidRPr="00F42B80" w:rsidRDefault="00F42B80" w:rsidP="00A22B81">
      <w:pPr>
        <w:spacing w:line="360" w:lineRule="auto"/>
        <w:jc w:val="both"/>
        <w:rPr>
          <w:b/>
        </w:rPr>
      </w:pPr>
      <w:r>
        <w:t xml:space="preserve">All statistical analyses </w:t>
      </w:r>
      <w:del w:id="183" w:author="Michelle Leishman" w:date="2014-04-08T16:12:00Z">
        <w:r w:rsidDel="00BF2EA0">
          <w:delText xml:space="preserve">in this study </w:delText>
        </w:r>
      </w:del>
      <w:r>
        <w:t xml:space="preserve">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lastRenderedPageBreak/>
        <w:t>To investigate variation in wood density across hydrological gradients at the community level, abundance weighted means of wood density were generated for each site. Species relative abundance was compiled from records of % cover at the shrub (1-4</w:t>
      </w:r>
      <w:ins w:id="184" w:author="Michelle Leishman" w:date="2014-04-08T16:13:00Z">
        <w:r w:rsidR="00BF2EA0">
          <w:t xml:space="preserve"> </w:t>
        </w:r>
      </w:ins>
      <w:r w:rsidRPr="00EA700F">
        <w:t xml:space="preserve">m), </w:t>
      </w:r>
      <w:proofErr w:type="spellStart"/>
      <w:r w:rsidRPr="00EA700F">
        <w:t>subcanopy</w:t>
      </w:r>
      <w:proofErr w:type="spellEnd"/>
      <w:r w:rsidRPr="00EA700F">
        <w:t xml:space="preserve"> (4-8</w:t>
      </w:r>
      <w:ins w:id="185" w:author="Michelle Leishman" w:date="2014-04-08T16:13:00Z">
        <w:r w:rsidR="00BF2EA0">
          <w:t xml:space="preserve"> </w:t>
        </w:r>
      </w:ins>
      <w:r w:rsidRPr="00EA700F">
        <w:t>m) and canopy (8+</w:t>
      </w:r>
      <w:ins w:id="186" w:author="Michelle Leishman" w:date="2014-04-08T16:13:00Z">
        <w:r w:rsidR="00BF2EA0">
          <w:t xml:space="preserve"> m</w:t>
        </w:r>
      </w:ins>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32060D89"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w:t>
      </w:r>
      <w:del w:id="187" w:author="Michelle Leishman" w:date="2014-04-08T16:14:00Z">
        <w:r w:rsidRPr="00EA700F" w:rsidDel="00BF2EA0">
          <w:delText xml:space="preserve">for </w:delText>
        </w:r>
      </w:del>
      <w:r w:rsidRPr="00EA700F">
        <w:t xml:space="preserve">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59EC2A0"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del w:id="188" w:author="Michelle Leishman" w:date="2014-04-08T16:15:00Z">
        <w:r w:rsidRPr="00EA700F" w:rsidDel="00BF2EA0">
          <w:delText xml:space="preserve">over </w:delText>
        </w:r>
      </w:del>
      <w:ins w:id="189" w:author="Michelle Leishman" w:date="2014-04-08T16:15:00Z">
        <w:r w:rsidR="00BF2EA0">
          <w:t>for the</w:t>
        </w:r>
        <w:r w:rsidR="00BF2EA0" w:rsidRPr="00EA700F">
          <w:t xml:space="preserve"> </w:t>
        </w:r>
      </w:ins>
      <w:r w:rsidRPr="00EA700F">
        <w:t xml:space="preserve">hydrological metrics </w:t>
      </w:r>
      <w:r w:rsidR="00842036" w:rsidRPr="00EA700F">
        <w:t>showing</w:t>
      </w:r>
      <w:r w:rsidRPr="00EA700F">
        <w:t xml:space="preserve"> significant relationships with site mean wood density values.</w:t>
      </w:r>
    </w:p>
    <w:p w14:paraId="2F2B744C" w14:textId="26DD833E" w:rsidR="00F42B80" w:rsidDel="00BF2EA0" w:rsidRDefault="00F42B80" w:rsidP="00A22B81">
      <w:pPr>
        <w:spacing w:line="360" w:lineRule="auto"/>
        <w:jc w:val="both"/>
        <w:rPr>
          <w:del w:id="190" w:author="Michelle Leishman" w:date="2014-04-08T16:15:00Z"/>
        </w:rPr>
      </w:pPr>
    </w:p>
    <w:p w14:paraId="3DD0D713" w14:textId="1B00B406" w:rsidR="00F42B80" w:rsidDel="00BF2EA0" w:rsidRDefault="00F42B80" w:rsidP="00A22B81">
      <w:pPr>
        <w:spacing w:line="360" w:lineRule="auto"/>
        <w:jc w:val="both"/>
        <w:rPr>
          <w:del w:id="191" w:author="Michelle Leishman" w:date="2014-04-08T16:15:00Z"/>
        </w:rPr>
      </w:pPr>
    </w:p>
    <w:p w14:paraId="7D91237C" w14:textId="0506FD23" w:rsidR="00F42B80" w:rsidDel="00BF2EA0" w:rsidRDefault="00F42B80" w:rsidP="00A22B81">
      <w:pPr>
        <w:spacing w:line="360" w:lineRule="auto"/>
        <w:jc w:val="both"/>
        <w:rPr>
          <w:del w:id="192" w:author="Michelle Leishman" w:date="2014-04-08T16:15:00Z"/>
        </w:rPr>
      </w:pPr>
    </w:p>
    <w:p w14:paraId="2A5DC810" w14:textId="7829C89B" w:rsidR="00F42B80" w:rsidDel="00BF2EA0" w:rsidRDefault="00F42B80" w:rsidP="00A22B81">
      <w:pPr>
        <w:spacing w:line="360" w:lineRule="auto"/>
        <w:jc w:val="both"/>
        <w:rPr>
          <w:del w:id="193" w:author="Michelle Leishman" w:date="2014-04-08T16:15:00Z"/>
        </w:rPr>
      </w:pPr>
    </w:p>
    <w:p w14:paraId="48E49197" w14:textId="7601D88B" w:rsidR="00F42B80" w:rsidDel="00BF2EA0" w:rsidRDefault="00F42B80" w:rsidP="00A22B81">
      <w:pPr>
        <w:spacing w:line="360" w:lineRule="auto"/>
        <w:jc w:val="both"/>
        <w:rPr>
          <w:del w:id="194" w:author="Michelle Leishman" w:date="2014-04-08T16:15:00Z"/>
        </w:rPr>
      </w:pPr>
    </w:p>
    <w:p w14:paraId="0F28A6A2" w14:textId="3FDD3E9D" w:rsidR="00F42B80" w:rsidDel="00BF2EA0" w:rsidRDefault="00F42B80" w:rsidP="00A22B81">
      <w:pPr>
        <w:spacing w:line="360" w:lineRule="auto"/>
        <w:jc w:val="both"/>
        <w:rPr>
          <w:del w:id="195" w:author="Michelle Leishman" w:date="2014-04-08T16:15:00Z"/>
        </w:rPr>
      </w:pPr>
    </w:p>
    <w:p w14:paraId="37130498" w14:textId="25B7D917" w:rsidR="00F42B80" w:rsidDel="00BF2EA0" w:rsidRDefault="00F42B80" w:rsidP="00A22B81">
      <w:pPr>
        <w:spacing w:line="360" w:lineRule="auto"/>
        <w:jc w:val="both"/>
        <w:rPr>
          <w:del w:id="196" w:author="Michelle Leishman" w:date="2014-04-08T16:15:00Z"/>
        </w:rPr>
      </w:pPr>
    </w:p>
    <w:p w14:paraId="093B5F5E" w14:textId="191008D8" w:rsidR="00F42B80" w:rsidDel="00BF2EA0" w:rsidRDefault="00F42B80" w:rsidP="00A22B81">
      <w:pPr>
        <w:spacing w:line="360" w:lineRule="auto"/>
        <w:jc w:val="both"/>
        <w:rPr>
          <w:del w:id="197" w:author="Michelle Leishman" w:date="2014-04-08T16:15:00Z"/>
        </w:rPr>
      </w:pPr>
    </w:p>
    <w:p w14:paraId="517D3FEF" w14:textId="173016DF" w:rsidR="00F42B80" w:rsidDel="00BF2EA0" w:rsidRDefault="00F42B80" w:rsidP="00A22B81">
      <w:pPr>
        <w:spacing w:line="360" w:lineRule="auto"/>
        <w:jc w:val="both"/>
        <w:rPr>
          <w:del w:id="198" w:author="Michelle Leishman" w:date="2014-04-08T16:15:00Z"/>
        </w:rPr>
      </w:pPr>
    </w:p>
    <w:p w14:paraId="53712929" w14:textId="2AEA18AB" w:rsidR="00F42B80" w:rsidDel="00BF2EA0" w:rsidRDefault="00F42B80" w:rsidP="00A22B81">
      <w:pPr>
        <w:spacing w:line="360" w:lineRule="auto"/>
        <w:jc w:val="both"/>
        <w:rPr>
          <w:del w:id="199" w:author="Michelle Leishman" w:date="2014-04-08T16:15:00Z"/>
        </w:rPr>
      </w:pPr>
    </w:p>
    <w:p w14:paraId="5AA8C956" w14:textId="71C11FAD" w:rsidR="00F42B80" w:rsidDel="00BF2EA0" w:rsidRDefault="00F42B80" w:rsidP="00A22B81">
      <w:pPr>
        <w:spacing w:line="360" w:lineRule="auto"/>
        <w:jc w:val="both"/>
        <w:rPr>
          <w:del w:id="200" w:author="Michelle Leishman" w:date="2014-04-08T16:15:00Z"/>
        </w:rPr>
      </w:pPr>
    </w:p>
    <w:p w14:paraId="446F5506" w14:textId="18E91B99" w:rsidR="00F42B80" w:rsidDel="00BF2EA0" w:rsidRDefault="00F42B80" w:rsidP="00A22B81">
      <w:pPr>
        <w:spacing w:line="360" w:lineRule="auto"/>
        <w:jc w:val="both"/>
        <w:rPr>
          <w:del w:id="201" w:author="Michelle Leishman" w:date="2014-04-08T16:15:00Z"/>
        </w:rPr>
      </w:pPr>
    </w:p>
    <w:p w14:paraId="0A606C33" w14:textId="41D477DA" w:rsidR="00F42B80" w:rsidDel="00BF2EA0" w:rsidRDefault="00F42B80" w:rsidP="00A22B81">
      <w:pPr>
        <w:spacing w:line="360" w:lineRule="auto"/>
        <w:jc w:val="both"/>
        <w:rPr>
          <w:del w:id="202" w:author="Michelle Leishman" w:date="2014-04-08T16:15:00Z"/>
        </w:rPr>
      </w:pPr>
    </w:p>
    <w:p w14:paraId="5303ADE3" w14:textId="0F06B3AD" w:rsidR="00F42B80" w:rsidDel="00BF2EA0" w:rsidRDefault="00F42B80" w:rsidP="00A22B81">
      <w:pPr>
        <w:spacing w:line="360" w:lineRule="auto"/>
        <w:jc w:val="both"/>
        <w:rPr>
          <w:del w:id="203" w:author="Michelle Leishman" w:date="2014-04-08T16:15:00Z"/>
        </w:rPr>
      </w:pPr>
    </w:p>
    <w:p w14:paraId="41C976ED" w14:textId="0F27A049" w:rsidR="00F42B80" w:rsidDel="00BF2EA0" w:rsidRDefault="00F42B80" w:rsidP="00A22B81">
      <w:pPr>
        <w:spacing w:line="360" w:lineRule="auto"/>
        <w:jc w:val="both"/>
        <w:rPr>
          <w:del w:id="204" w:author="Michelle Leishman" w:date="2014-04-08T16:15:00Z"/>
        </w:rPr>
      </w:pPr>
    </w:p>
    <w:p w14:paraId="45072F6D" w14:textId="7E3CB8FA" w:rsidR="00F42B80" w:rsidDel="00BF2EA0" w:rsidRDefault="00F42B80" w:rsidP="00A22B81">
      <w:pPr>
        <w:spacing w:line="360" w:lineRule="auto"/>
        <w:jc w:val="both"/>
        <w:rPr>
          <w:del w:id="205" w:author="Michelle Leishman" w:date="2014-04-08T16:15:00Z"/>
        </w:rPr>
      </w:pPr>
    </w:p>
    <w:p w14:paraId="44A584BB" w14:textId="7A915251" w:rsidR="00F42B80" w:rsidDel="00BF2EA0" w:rsidRDefault="00F42B80" w:rsidP="00A22B81">
      <w:pPr>
        <w:spacing w:line="360" w:lineRule="auto"/>
        <w:jc w:val="both"/>
        <w:rPr>
          <w:del w:id="206" w:author="Michelle Leishman" w:date="2014-04-08T16:15:00Z"/>
        </w:rPr>
      </w:pPr>
    </w:p>
    <w:p w14:paraId="397E2905" w14:textId="340FE53D" w:rsidR="00F42B80" w:rsidDel="00BF2EA0" w:rsidRDefault="00F42B80" w:rsidP="00A22B81">
      <w:pPr>
        <w:spacing w:line="360" w:lineRule="auto"/>
        <w:jc w:val="both"/>
        <w:rPr>
          <w:del w:id="207" w:author="Michelle Leishman" w:date="2014-04-08T16:15:00Z"/>
        </w:rPr>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3404A019" w:rsidR="00B634E6" w:rsidRPr="00EA700F" w:rsidRDefault="00B634E6" w:rsidP="00A22B81">
      <w:pPr>
        <w:spacing w:line="360" w:lineRule="auto"/>
        <w:jc w:val="both"/>
      </w:pPr>
      <w:r w:rsidRPr="00EA700F">
        <w:t xml:space="preserve">The three </w:t>
      </w:r>
      <w:ins w:id="208" w:author="Dr Kirstie Fryirs  [3]" w:date="2014-04-03T08:16:00Z">
        <w:r w:rsidR="00B118A6">
          <w:t xml:space="preserve">hydrological </w:t>
        </w:r>
      </w:ins>
      <w:r w:rsidRPr="00EA700F">
        <w:t xml:space="preserve">classes of river in this study were significantly different across the </w:t>
      </w:r>
      <w:commentRangeStart w:id="209"/>
      <w:ins w:id="210" w:author="Michelle Leishman" w:date="2014-04-08T16:17:00Z">
        <w:r w:rsidR="00BF2EA0">
          <w:t>XX</w:t>
        </w:r>
        <w:commentRangeEnd w:id="209"/>
        <w:r w:rsidR="00BF2EA0">
          <w:rPr>
            <w:rStyle w:val="CommentReference"/>
          </w:rPr>
          <w:commentReference w:id="209"/>
        </w:r>
        <w:r w:rsidR="00BF2EA0">
          <w:t xml:space="preserve"> </w:t>
        </w:r>
      </w:ins>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w:t>
      </w:r>
      <w:commentRangeStart w:id="211"/>
      <w:r w:rsidRPr="00EA700F">
        <w:t>R</w:t>
      </w:r>
      <w:r w:rsidRPr="00EA700F">
        <w:rPr>
          <w:vertAlign w:val="superscript"/>
        </w:rPr>
        <w:t>2</w:t>
      </w:r>
      <w:r w:rsidRPr="00EA700F">
        <w:t xml:space="preserve"> = 0.644</w:t>
      </w:r>
      <w:commentRangeEnd w:id="211"/>
      <w:r w:rsidR="00BF2EA0">
        <w:rPr>
          <w:rStyle w:val="CommentReference"/>
        </w:rPr>
        <w:commentReference w:id="211"/>
      </w:r>
      <w:r w:rsidRPr="00EA700F">
        <w:t xml:space="preserve">,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w:t>
      </w:r>
      <w:ins w:id="212" w:author="Michelle Leishman" w:date="2014-04-08T16:17:00Z">
        <w:r w:rsidR="00BF2EA0">
          <w:t>st</w:t>
        </w:r>
      </w:ins>
      <w:del w:id="213" w:author="Michelle Leishman" w:date="2014-04-08T16:17:00Z">
        <w:r w:rsidRPr="00EA700F" w:rsidDel="00BF2EA0">
          <w:delText>r</w:delText>
        </w:r>
      </w:del>
      <w:r w:rsidRPr="00EA700F">
        <w:t xml:space="preserve">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199635B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ins w:id="214" w:author="Michelle Leishman" w:date="2014-04-08T16:18:00Z">
        <w:r w:rsidR="00BF2EA0">
          <w:t xml:space="preserve">in </w:t>
        </w:r>
      </w:ins>
      <w:r w:rsidRPr="00EA700F">
        <w:t xml:space="preserve">wood density between classes of river </w:t>
      </w:r>
      <w:del w:id="215" w:author="Dr Kirstie Fryirs  [3]" w:date="2014-04-03T08:16:00Z">
        <w:r w:rsidRPr="00EA700F" w:rsidDel="00B118A6">
          <w:delText xml:space="preserve">tracks </w:delText>
        </w:r>
      </w:del>
      <w:ins w:id="216" w:author="Dr Kirstie Fryirs  [3]" w:date="2014-04-03T08:16:00Z">
        <w:r w:rsidR="00B118A6">
          <w:t>relates to</w:t>
        </w:r>
        <w:r w:rsidR="00B118A6" w:rsidRPr="00EA700F">
          <w:t xml:space="preserve"> </w:t>
        </w:r>
      </w:ins>
      <w:r w:rsidRPr="00EA700F">
        <w:t>differences in hydrology. No significant difference in raw wood density values was found between hydrological</w:t>
      </w:r>
      <w:ins w:id="217" w:author="Michelle Leishman" w:date="2014-04-08T16:21:00Z">
        <w:r w:rsidR="00D25848">
          <w:t xml:space="preserve"> </w:t>
        </w:r>
        <w:r w:rsidR="00D25848">
          <w:lastRenderedPageBreak/>
          <w:t>classes.</w:t>
        </w:r>
      </w:ins>
      <w:r w:rsidRPr="00EA700F">
        <w:t xml:space="preserve"> </w:t>
      </w:r>
      <w:commentRangeStart w:id="218"/>
      <w:del w:id="219" w:author="Michelle Leishman" w:date="2014-04-08T16:20:00Z">
        <w:r w:rsidRPr="00EA700F" w:rsidDel="00D25848">
          <w:delText>classes</w:delText>
        </w:r>
      </w:del>
      <w:commentRangeEnd w:id="218"/>
      <w:r w:rsidR="00D25848">
        <w:rPr>
          <w:rStyle w:val="CommentReference"/>
        </w:rPr>
        <w:commentReference w:id="218"/>
      </w:r>
      <w:del w:id="220" w:author="Michelle Leishman" w:date="2014-04-08T16:20:00Z">
        <w:r w:rsidRPr="00EA700F" w:rsidDel="00D25848">
          <w:delText>.</w:delText>
        </w:r>
      </w:del>
      <w:ins w:id="221" w:author="Michelle Leishman" w:date="2014-04-08T16:20:00Z">
        <w:r w:rsidR="00D25848">
          <w:t xml:space="preserve"> </w:t>
        </w:r>
      </w:ins>
      <w:r w:rsidRPr="00EA700F">
        <w:br/>
      </w:r>
    </w:p>
    <w:p w14:paraId="085882A2" w14:textId="77777777" w:rsidR="00B634E6" w:rsidRPr="00EA700F" w:rsidRDefault="00B634E6" w:rsidP="00A22B81">
      <w:pPr>
        <w:keepNext/>
        <w:spacing w:line="360" w:lineRule="auto"/>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0">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1">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0B968C9"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w:t>
      </w:r>
      <w:del w:id="222" w:author="Michelle Leishman" w:date="2014-04-08T16:18:00Z">
        <w:r w:rsidRPr="00EA700F" w:rsidDel="00D25848">
          <w:rPr>
            <w:sz w:val="22"/>
            <w:szCs w:val="22"/>
          </w:rPr>
          <w:delText>.</w:delText>
        </w:r>
      </w:del>
      <w:r w:rsidRPr="00EA700F">
        <w:rPr>
          <w:sz w:val="22"/>
          <w:szCs w:val="22"/>
        </w:rPr>
        <w:t xml:space="preserve">) abundance weighted </w:t>
      </w:r>
      <w:proofErr w:type="gramStart"/>
      <w:r w:rsidRPr="00EA700F">
        <w:rPr>
          <w:sz w:val="22"/>
          <w:szCs w:val="22"/>
        </w:rPr>
        <w:t>means,</w:t>
      </w:r>
      <w:proofErr w:type="gramEnd"/>
      <w:r w:rsidRPr="00EA700F">
        <w:rPr>
          <w:sz w:val="22"/>
          <w:szCs w:val="22"/>
        </w:rPr>
        <w:t xml:space="preserve"> b</w:t>
      </w:r>
      <w:del w:id="223" w:author="Michelle Leishman" w:date="2014-04-08T16:18:00Z">
        <w:r w:rsidRPr="00EA700F" w:rsidDel="00D25848">
          <w:rPr>
            <w:sz w:val="22"/>
            <w:szCs w:val="22"/>
          </w:rPr>
          <w:delText>.</w:delText>
        </w:r>
      </w:del>
      <w:r w:rsidRPr="00EA700F">
        <w:rPr>
          <w:sz w:val="22"/>
          <w:szCs w:val="22"/>
        </w:rPr>
        <w:t xml:space="preserve">) means of raw wood density values. Error bars represent standard error of the </w:t>
      </w:r>
      <w:commentRangeStart w:id="224"/>
      <w:r w:rsidRPr="00EA700F">
        <w:rPr>
          <w:sz w:val="22"/>
          <w:szCs w:val="22"/>
        </w:rPr>
        <w:t>mean</w:t>
      </w:r>
      <w:commentRangeEnd w:id="224"/>
      <w:r w:rsidR="00D25848">
        <w:rPr>
          <w:rStyle w:val="CommentReference"/>
          <w:i w:val="0"/>
          <w:iCs w:val="0"/>
          <w:color w:val="auto"/>
        </w:rPr>
        <w:commentReference w:id="224"/>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37070D01"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225"/>
      <w:r>
        <w:t>density</w:t>
      </w:r>
      <w:commentRangeEnd w:id="225"/>
      <w:r w:rsidR="00D25848">
        <w:rPr>
          <w:rStyle w:val="CommentReference"/>
        </w:rPr>
        <w:commentReference w:id="225"/>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proofErr w:type="gramStart"/>
      <w:ins w:id="226" w:author="Michelle Leishman" w:date="2014-04-08T16:22:00Z">
        <w:r w:rsidR="00D25848">
          <w:t>wa</w:t>
        </w:r>
      </w:ins>
      <w:proofErr w:type="gramEnd"/>
      <w:del w:id="227" w:author="Michelle Leishman" w:date="2014-04-08T16:22:00Z">
        <w:r w:rsidR="00B634E6" w:rsidRPr="00EA700F" w:rsidDel="00D25848">
          <w:delText>i</w:delText>
        </w:r>
      </w:del>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ins w:id="228" w:author="Michelle Leishman" w:date="2014-04-08T16:23:00Z">
        <w:r w:rsidR="00D25848">
          <w:t>d</w:t>
        </w:r>
      </w:ins>
      <w:del w:id="229" w:author="Michelle Leishman" w:date="2014-04-08T16:23:00Z">
        <w:r w:rsidR="00B634E6" w:rsidRPr="00EA700F" w:rsidDel="00D25848">
          <w:delText>s</w:delText>
        </w:r>
      </w:del>
      <w:r w:rsidR="00B634E6" w:rsidRPr="00EA700F">
        <w:t xml:space="preserve"> a tight relationship (R</w:t>
      </w:r>
      <w:r w:rsidR="00B634E6" w:rsidRPr="00EA700F">
        <w:rPr>
          <w:vertAlign w:val="superscript"/>
        </w:rPr>
        <w:t>2</w:t>
      </w:r>
      <w:r w:rsidR="00B634E6" w:rsidRPr="00EA700F">
        <w:t xml:space="preserve"> = 75.4, p </w:t>
      </w:r>
      <w:commentRangeStart w:id="230"/>
      <w:r w:rsidR="00B634E6" w:rsidRPr="00EA700F">
        <w:t>&gt;</w:t>
      </w:r>
      <w:commentRangeEnd w:id="230"/>
      <w:r w:rsidR="00D25848">
        <w:rPr>
          <w:rStyle w:val="CommentReference"/>
        </w:rPr>
        <w:commentReference w:id="230"/>
      </w:r>
      <w:r w:rsidR="00B634E6" w:rsidRPr="00EA700F">
        <w:t xml:space="preserve">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ins w:id="231" w:author="Michelle Leishman" w:date="2014-04-08T16:28:00Z">
        <w:r w:rsidR="00D25848">
          <w:t>e</w:t>
        </w:r>
      </w:ins>
      <w:del w:id="232" w:author="Michelle Leishman" w:date="2014-04-08T16:28:00Z">
        <w:r w:rsidR="00B634E6" w:rsidRPr="00EA700F" w:rsidDel="00D25848">
          <w:delText>i</w:delText>
        </w:r>
      </w:del>
      <w:r w:rsidR="00B634E6" w:rsidRPr="00EA700F">
        <w:t>s</w:t>
      </w:r>
      <w:ins w:id="233" w:author="Michelle Leishman" w:date="2014-04-08T16:28:00Z">
        <w:r w:rsidR="00D25848">
          <w:t>e</w:t>
        </w:r>
      </w:ins>
      <w:r w:rsidR="00B634E6" w:rsidRPr="00EA700F">
        <w:t xml:space="preserve"> </w:t>
      </w:r>
      <w:r w:rsidR="00980EC2">
        <w:t>result</w:t>
      </w:r>
      <w:ins w:id="234" w:author="Michelle Leishman" w:date="2014-04-08T16:28:00Z">
        <w:r w:rsidR="00D25848">
          <w:t>s</w:t>
        </w:r>
      </w:ins>
      <w:r w:rsidR="00980EC2">
        <w:t xml:space="preserve"> </w:t>
      </w:r>
      <w:r w:rsidR="00B634E6" w:rsidRPr="00EA700F">
        <w:t>indicate</w:t>
      </w:r>
      <w:del w:id="235" w:author="Michelle Leishman" w:date="2014-04-08T16:28:00Z">
        <w:r w:rsidR="00B634E6" w:rsidRPr="00EA700F" w:rsidDel="00D25848">
          <w:delText>s</w:delText>
        </w:r>
      </w:del>
      <w:r w:rsidR="00B634E6" w:rsidRPr="00EA700F">
        <w:t xml:space="preserv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2">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3">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4">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5">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6">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50600B7B"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236"/>
      <w:r w:rsidRPr="00EA700F">
        <w:rPr>
          <w:sz w:val="22"/>
          <w:szCs w:val="22"/>
        </w:rPr>
        <w:t>Relationships</w:t>
      </w:r>
      <w:commentRangeEnd w:id="236"/>
      <w:r w:rsidR="00D25848">
        <w:rPr>
          <w:rStyle w:val="CommentReference"/>
          <w:i w:val="0"/>
          <w:iCs w:val="0"/>
          <w:color w:val="auto"/>
        </w:rPr>
        <w:commentReference w:id="236"/>
      </w:r>
      <w:r w:rsidRPr="00EA700F">
        <w:rPr>
          <w:sz w:val="22"/>
          <w:szCs w:val="22"/>
        </w:rPr>
        <w:t xml:space="preserve"> between abundance weighted mean wood density and hydrological metrics describing a</w:t>
      </w:r>
      <w:del w:id="237"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238" w:author="Michelle Leishman" w:date="2014-04-08T16:28:00Z">
        <w:r w:rsidRPr="00EA700F" w:rsidDel="00D310D7">
          <w:rPr>
            <w:sz w:val="22"/>
            <w:szCs w:val="22"/>
          </w:rPr>
          <w:delText xml:space="preserve">fall </w:delText>
        </w:r>
      </w:del>
      <w:ins w:id="239" w:author="Michelle Leishman" w:date="2014-04-08T16:28:00Z">
        <w:r w:rsidR="00D310D7">
          <w:rPr>
            <w:sz w:val="22"/>
            <w:szCs w:val="22"/>
          </w:rPr>
          <w:t>rise?</w:t>
        </w:r>
        <w:r w:rsidR="00D310D7" w:rsidRPr="00EA700F">
          <w:rPr>
            <w:sz w:val="22"/>
            <w:szCs w:val="22"/>
          </w:rPr>
          <w:t xml:space="preserve"> </w:t>
        </w:r>
      </w:ins>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b</w:t>
      </w:r>
      <w:del w:id="240"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241" w:author="Michelle Leishman" w:date="2014-04-08T16:25:00Z">
        <w:r w:rsidRPr="00EA700F" w:rsidDel="00D25848">
          <w:rPr>
            <w:sz w:val="22"/>
            <w:szCs w:val="22"/>
          </w:rPr>
          <w:delText xml:space="preserve">rise </w:delText>
        </w:r>
      </w:del>
      <w:ins w:id="242" w:author="Michelle Leishman" w:date="2014-04-08T16:25:00Z">
        <w:r w:rsidR="00D25848">
          <w:rPr>
            <w:sz w:val="22"/>
            <w:szCs w:val="22"/>
          </w:rPr>
          <w:t>fall?</w:t>
        </w:r>
        <w:r w:rsidR="00D25848" w:rsidRPr="00EA700F">
          <w:rPr>
            <w:sz w:val="22"/>
            <w:szCs w:val="22"/>
          </w:rPr>
          <w:t xml:space="preserve"> </w:t>
        </w:r>
      </w:ins>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w:t>
      </w:r>
      <w:del w:id="243" w:author="Michelle Leishman" w:date="2014-04-08T16:25:00Z">
        <w:r w:rsidRPr="00EA700F" w:rsidDel="00D25848">
          <w:rPr>
            <w:sz w:val="22"/>
            <w:szCs w:val="22"/>
          </w:rPr>
          <w:delText>.</w:delText>
        </w:r>
      </w:del>
      <w:r w:rsidRPr="00EA700F">
        <w:rPr>
          <w:sz w:val="22"/>
          <w:szCs w:val="22"/>
        </w:rPr>
        <w:t>)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d</w:t>
      </w:r>
      <w:del w:id="244" w:author="Michelle Leishman" w:date="2014-04-08T16:25:00Z">
        <w:r w:rsidRPr="00EA700F" w:rsidDel="00D25848">
          <w:rPr>
            <w:sz w:val="22"/>
            <w:szCs w:val="22"/>
          </w:rPr>
          <w:delText>.</w:delText>
        </w:r>
      </w:del>
      <w:r w:rsidRPr="00EA700F">
        <w:rPr>
          <w:sz w:val="22"/>
          <w:szCs w:val="22"/>
        </w:rPr>
        <w:t xml:space="preserve">)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w:t>
      </w:r>
      <w:del w:id="245" w:author="Michelle Leishman" w:date="2014-04-08T16:25:00Z">
        <w:r w:rsidRPr="00EA700F" w:rsidDel="00D25848">
          <w:rPr>
            <w:sz w:val="22"/>
            <w:szCs w:val="22"/>
          </w:rPr>
          <w:delText>.</w:delText>
        </w:r>
      </w:del>
      <w:r w:rsidRPr="00EA700F">
        <w:rPr>
          <w:sz w:val="22"/>
          <w:szCs w:val="22"/>
        </w:rPr>
        <w:t>) magnitude of the 20 year average return interval flood</w:t>
      </w:r>
      <w:r w:rsidR="006A025A">
        <w:rPr>
          <w:sz w:val="22"/>
          <w:szCs w:val="22"/>
        </w:rPr>
        <w:t xml:space="preserve"> (AS20YrARInorm)</w:t>
      </w:r>
      <w:r w:rsidRPr="00EA700F">
        <w:rPr>
          <w:sz w:val="22"/>
          <w:szCs w:val="22"/>
        </w:rPr>
        <w:t>. Fit</w:t>
      </w:r>
      <w:ins w:id="246" w:author="Michelle Leishman" w:date="2014-04-08T16:26:00Z">
        <w:r w:rsidR="00D25848">
          <w:rPr>
            <w:sz w:val="22"/>
            <w:szCs w:val="22"/>
          </w:rPr>
          <w:t>ted</w:t>
        </w:r>
      </w:ins>
      <w:r w:rsidRPr="00EA700F">
        <w:rPr>
          <w:sz w:val="22"/>
          <w:szCs w:val="22"/>
        </w:rPr>
        <w:t xml:space="preserve"> lines depict ordinary least squares regression </w:t>
      </w:r>
      <w:r w:rsidRPr="00EA700F">
        <w:rPr>
          <w:sz w:val="22"/>
          <w:szCs w:val="22"/>
        </w:rPr>
        <w:lastRenderedPageBreak/>
        <w:t xml:space="preserve">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DAF638A"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w:t>
      </w:r>
      <w:del w:id="247" w:author="Michelle Leishman" w:date="2014-04-08T16:29:00Z">
        <w:r w:rsidRPr="00EA700F" w:rsidDel="00D310D7">
          <w:delText>.</w:delText>
        </w:r>
      </w:del>
      <w:r w:rsidRPr="00EA700F">
        <w:t>) less uniforml</w:t>
      </w:r>
      <w:r w:rsidR="00617ABD">
        <w:t>y distributed across seasons (Fig 4c</w:t>
      </w:r>
      <w:r w:rsidRPr="00EA700F">
        <w:t>), and b</w:t>
      </w:r>
      <w:del w:id="248" w:author="Michelle Leishman" w:date="2014-04-08T16:29:00Z">
        <w:r w:rsidRPr="00EA700F" w:rsidDel="00D310D7">
          <w:delText>.</w:delText>
        </w:r>
      </w:del>
      <w:r w:rsidRPr="00EA700F">
        <w:t>) less uniformly distributed year to year</w:t>
      </w:r>
      <w:r w:rsidR="00617ABD">
        <w:t xml:space="preserve"> (Fig 4d)</w:t>
      </w:r>
      <w:r w:rsidRPr="00EA700F">
        <w:t>. Thus mean wood density is maximised when average flow</w:t>
      </w:r>
      <w:del w:id="249" w:author="Michelle Leishman" w:date="2014-04-08T16:29:00Z">
        <w:r w:rsidRPr="00EA700F" w:rsidDel="00D310D7">
          <w:delText>s</w:delText>
        </w:r>
      </w:del>
      <w:r w:rsidRPr="00EA700F">
        <w:t xml:space="preserve">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del w:id="250" w:author="Michelle Leishman" w:date="2014-04-08T16:30:00Z">
        <w:r w:rsidRPr="00EA700F" w:rsidDel="00D310D7">
          <w:delText>That is to say</w:delText>
        </w:r>
      </w:del>
      <w:ins w:id="251" w:author="Michelle Leishman" w:date="2014-04-08T16:30:00Z">
        <w:r w:rsidR="00D310D7">
          <w:t>In other words</w:t>
        </w:r>
      </w:ins>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xml:space="preserve">, and with </w:t>
      </w:r>
      <w:del w:id="252" w:author="Michelle Leishman" w:date="2014-04-08T16:30:00Z">
        <w:r w:rsidRPr="00EA700F" w:rsidDel="00D310D7">
          <w:delText xml:space="preserve">removal of Snowy Creek as an outlier, </w:delText>
        </w:r>
      </w:del>
      <w:r w:rsidRPr="00EA700F">
        <w:t>the mean 7 day minimum flow</w:t>
      </w:r>
      <w:ins w:id="253" w:author="Michelle Leishman" w:date="2014-04-08T16:30:00Z">
        <w:r w:rsidR="00D310D7">
          <w:t xml:space="preserve"> (after </w:t>
        </w:r>
        <w:r w:rsidR="00D310D7" w:rsidRPr="00EA700F">
          <w:t>removal of Snowy Creek as an outlier</w:t>
        </w:r>
        <w:r w:rsidR="00D310D7">
          <w:t>)</w:t>
        </w:r>
      </w:ins>
      <w:r w:rsidR="00617ABD">
        <w:t xml:space="preserve"> (Fig 4g)</w:t>
      </w:r>
      <w:ins w:id="254" w:author="Michelle Leishman" w:date="2014-04-08T16:31:00Z">
        <w:r w:rsidR="00D310D7">
          <w:t>. For both metrics</w:t>
        </w:r>
      </w:ins>
      <w:del w:id="255" w:author="Michelle Leishman" w:date="2014-04-08T16:31:00Z">
        <w:r w:rsidR="00617ABD" w:rsidDel="00D310D7">
          <w:delText>,</w:delText>
        </w:r>
        <w:r w:rsidRPr="00EA700F" w:rsidDel="00D310D7">
          <w:delText xml:space="preserve"> </w:delText>
        </w:r>
        <w:r w:rsidR="00617ABD" w:rsidDel="00D310D7">
          <w:delText>for both of which</w:delText>
        </w:r>
      </w:del>
      <w:r w:rsidR="00617ABD">
        <w:t xml:space="preserve">  higher value</w:t>
      </w:r>
      <w:ins w:id="256" w:author="Michelle Leishman" w:date="2014-04-08T16:31:00Z">
        <w:r w:rsidR="00D310D7">
          <w:t>s</w:t>
        </w:r>
      </w:ins>
      <w:r w:rsidRPr="00EA700F">
        <w:t xml:space="preserve"> indicate</w:t>
      </w:r>
      <w:del w:id="257" w:author="Michelle Leishman" w:date="2014-04-08T16:31:00Z">
        <w:r w:rsidR="00617ABD" w:rsidDel="00D310D7">
          <w:delText>s</w:delText>
        </w:r>
      </w:del>
      <w:r w:rsidRPr="00EA700F">
        <w:t xml:space="preserve"> wetter minimum flow conditions</w:t>
      </w:r>
      <w:del w:id="258" w:author="Michelle Leishman" w:date="2014-04-08T16:31:00Z">
        <w:r w:rsidRPr="00EA700F" w:rsidDel="00D310D7">
          <w:delText>)</w:delText>
        </w:r>
      </w:del>
      <w:r w:rsidRPr="00EA700F">
        <w:t xml:space="preserve">.  Metrics of low flow duration </w:t>
      </w:r>
      <w:del w:id="259" w:author="Michelle Leishman" w:date="2014-04-08T16:31:00Z">
        <w:r w:rsidRPr="00EA700F" w:rsidDel="00D310D7">
          <w:delText xml:space="preserve">did </w:delText>
        </w:r>
      </w:del>
      <w:ins w:id="260" w:author="Michelle Leishman" w:date="2014-04-08T16:31:00Z">
        <w:r w:rsidR="00D310D7">
          <w:t xml:space="preserve">were </w:t>
        </w:r>
      </w:ins>
      <w:r w:rsidRPr="00EA700F">
        <w:t xml:space="preserve">not significantly </w:t>
      </w:r>
      <w:del w:id="261" w:author="Michelle Leishman" w:date="2014-04-08T16:31:00Z">
        <w:r w:rsidRPr="00EA700F" w:rsidDel="00D310D7">
          <w:delText xml:space="preserve">predict </w:delText>
        </w:r>
      </w:del>
      <w:ins w:id="262" w:author="Michelle Leishman" w:date="2014-04-08T16:31:00Z">
        <w:r w:rsidR="00D310D7">
          <w:t>associated with</w:t>
        </w:r>
        <w:r w:rsidR="00D310D7" w:rsidRPr="00EA700F">
          <w:t xml:space="preserve"> </w:t>
        </w:r>
      </w:ins>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7">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8">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9">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0">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1">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2">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3">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263"/>
      <w:r w:rsidR="00980EC2" w:rsidRPr="007760E7">
        <w:rPr>
          <w:sz w:val="22"/>
          <w:szCs w:val="22"/>
        </w:rPr>
        <w:t>M</w:t>
      </w:r>
      <w:commentRangeEnd w:id="263"/>
      <w:r w:rsidR="00D310D7">
        <w:rPr>
          <w:rStyle w:val="CommentReference"/>
          <w:i w:val="0"/>
          <w:iCs w:val="0"/>
          <w:color w:val="auto"/>
        </w:rPr>
        <w:commentReference w:id="263"/>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264" w:author="Michelle Leishman" w:date="2014-04-08T16:34:00Z">
                  <w:rPr>
                    <w:rFonts w:eastAsia="Times New Roman" w:cs="Times New Roman"/>
                    <w:i/>
                    <w:iCs/>
                    <w:color w:val="000000"/>
                    <w:sz w:val="20"/>
                    <w:szCs w:val="20"/>
                    <w:lang w:eastAsia="en-AU"/>
                  </w:rPr>
                </w:rPrChange>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265" w:author="Michelle Leishman" w:date="2014-04-08T16:34:00Z">
                  <w:rPr>
                    <w:rFonts w:eastAsia="Times New Roman" w:cs="Times New Roman"/>
                    <w:i/>
                    <w:iCs/>
                    <w:color w:val="000000"/>
                    <w:sz w:val="20"/>
                    <w:szCs w:val="20"/>
                    <w:lang w:eastAsia="en-AU"/>
                  </w:rPr>
                </w:rPrChange>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266"/>
      <w:r w:rsidRPr="00EA700F">
        <w:rPr>
          <w:sz w:val="22"/>
          <w:szCs w:val="22"/>
        </w:rPr>
        <w:t>Statistics</w:t>
      </w:r>
      <w:commentRangeEnd w:id="266"/>
      <w:r w:rsidR="00D310D7">
        <w:rPr>
          <w:rStyle w:val="CommentReference"/>
          <w:i w:val="0"/>
          <w:iCs w:val="0"/>
          <w:color w:val="auto"/>
        </w:rPr>
        <w:commentReference w:id="266"/>
      </w:r>
      <w:r w:rsidRPr="00EA700F">
        <w:rPr>
          <w:sz w:val="22"/>
          <w:szCs w:val="22"/>
        </w:rPr>
        <w:t xml:space="preserve">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5BCA2C01" w:rsidR="00B634E6" w:rsidRPr="00EA700F" w:rsidRDefault="00DE7C76" w:rsidP="00A22B81">
      <w:pPr>
        <w:spacing w:line="360" w:lineRule="auto"/>
        <w:jc w:val="both"/>
      </w:pPr>
      <w:commentRangeStart w:id="267"/>
      <w:r>
        <w:t>To</w:t>
      </w:r>
      <w:commentRangeEnd w:id="267"/>
      <w:r w:rsidR="00D310D7">
        <w:rPr>
          <w:rStyle w:val="CommentReference"/>
        </w:rPr>
        <w:commentReference w:id="267"/>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w:t>
      </w:r>
      <w:del w:id="268" w:author="Michelle Leishman" w:date="2014-04-08T16:35:00Z">
        <w:r w:rsidR="00B634E6" w:rsidRPr="00EA700F" w:rsidDel="00D310D7">
          <w:delText>s</w:delText>
        </w:r>
      </w:del>
      <w:proofErr w:type="gramStart"/>
      <w:ins w:id="269" w:author="Michelle Leishman" w:date="2014-04-08T16:35:00Z">
        <w:r w:rsidR="00D310D7">
          <w:t>ed</w:t>
        </w:r>
      </w:ins>
      <w:proofErr w:type="gramEnd"/>
      <w:r w:rsidR="00B634E6" w:rsidRPr="00EA700F">
        <w:t xml:space="preserve"> up relationships between wood density and hydrological metrics (see Table 2</w:t>
      </w:r>
      <w:del w:id="270" w:author="Michelle Leishman" w:date="2014-04-08T16:35:00Z">
        <w:r w:rsidR="00B634E6" w:rsidRPr="00EA700F" w:rsidDel="00D310D7">
          <w:delText>.</w:delText>
        </w:r>
      </w:del>
      <w:r w:rsidR="00B634E6" w:rsidRPr="00EA700F">
        <w:t xml:space="preserve">).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2BD768B0"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del w:id="271" w:author="Michelle Leishman" w:date="2014-04-08T16:36:00Z">
        <w:r w:rsidRPr="00EA700F" w:rsidDel="007C7EC3">
          <w:delText>83.78</w:delText>
        </w:r>
      </w:del>
      <w:ins w:id="272" w:author="Michelle Leishman" w:date="2014-04-08T16:36:00Z">
        <w:r w:rsidR="007C7EC3">
          <w:t>84</w:t>
        </w:r>
      </w:ins>
      <w:r w:rsidRPr="00EA700F">
        <w:t>%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w:t>
      </w:r>
      <w:commentRangeStart w:id="273"/>
      <w:r w:rsidR="009546E2">
        <w:rPr>
          <w:sz w:val="22"/>
          <w:szCs w:val="22"/>
        </w:rPr>
        <w:t>highlighted</w:t>
      </w:r>
      <w:commentRangeEnd w:id="273"/>
      <w:r w:rsidR="007C7EC3">
        <w:rPr>
          <w:rStyle w:val="CommentReference"/>
          <w:i w:val="0"/>
          <w:iCs w:val="0"/>
          <w:color w:val="auto"/>
        </w:rPr>
        <w:commentReference w:id="273"/>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274"/>
      <w:r w:rsidRPr="00EA700F">
        <w:rPr>
          <w:sz w:val="22"/>
          <w:szCs w:val="22"/>
        </w:rPr>
        <w:t>PC</w:t>
      </w:r>
      <w:commentRangeEnd w:id="274"/>
      <w:r w:rsidR="00F31C9B">
        <w:rPr>
          <w:rStyle w:val="CommentReference"/>
          <w:i w:val="0"/>
          <w:iCs w:val="0"/>
          <w:color w:val="auto"/>
        </w:rPr>
        <w:commentReference w:id="274"/>
      </w:r>
      <w:r w:rsidRPr="00EA700F">
        <w:rPr>
          <w:sz w:val="22"/>
          <w:szCs w:val="22"/>
        </w:rPr>
        <w:t xml:space="preserve">. </w:t>
      </w:r>
    </w:p>
    <w:p w14:paraId="0BCA3DD7" w14:textId="75FEBDE3"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del w:id="275" w:author="Michelle Leishman" w:date="2014-04-08T16:39:00Z">
        <w:r w:rsidDel="00F31C9B">
          <w:delText>,</w:delText>
        </w:r>
      </w:del>
      <w:r w:rsidR="00B634E6" w:rsidRPr="00EA700F">
        <w:t xml:space="preserve"> and low variability </w:t>
      </w:r>
      <w:r>
        <w:t>of</w:t>
      </w:r>
      <w:r w:rsidR="00B634E6" w:rsidRPr="00EA700F">
        <w:t xml:space="preserve"> water availability </w:t>
      </w:r>
      <w:del w:id="276" w:author="Michelle Leishman" w:date="2014-04-08T16:40:00Z">
        <w:r w:rsidR="00B634E6" w:rsidRPr="00EA700F" w:rsidDel="00F31C9B">
          <w:delText xml:space="preserve">sit </w:delText>
        </w:r>
      </w:del>
      <w:ins w:id="277" w:author="Michelle Leishman" w:date="2014-04-08T16:40:00Z">
        <w:r w:rsidR="00F31C9B">
          <w:t>were positioned</w:t>
        </w:r>
        <w:r w:rsidR="00F31C9B" w:rsidRPr="00EA700F">
          <w:t xml:space="preserve"> </w:t>
        </w:r>
      </w:ins>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del w:id="278" w:author="Michelle Leishman" w:date="2014-04-08T16:40:00Z">
        <w:r w:rsidR="00B634E6" w:rsidRPr="00EA700F" w:rsidDel="00F31C9B">
          <w:delText xml:space="preserve">sit </w:delText>
        </w:r>
      </w:del>
      <w:ins w:id="279" w:author="Michelle Leishman" w:date="2014-04-08T16:40:00Z">
        <w:r w:rsidR="00F31C9B">
          <w:t>were positioned</w:t>
        </w:r>
        <w:r w:rsidR="00F31C9B" w:rsidRPr="00EA700F">
          <w:t xml:space="preserve"> </w:t>
        </w:r>
      </w:ins>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ins w:id="280" w:author="Michelle Leishman" w:date="2014-04-08T16:40:00Z">
        <w:r w:rsidR="00F31C9B">
          <w:t>ed</w:t>
        </w:r>
      </w:ins>
      <w:r w:rsidR="00B634E6" w:rsidRPr="00EA700F">
        <w:t xml:space="preserve"> lower site mean wood density, and </w:t>
      </w:r>
      <w:del w:id="281" w:author="Michelle Leishman" w:date="2014-04-08T16:41:00Z">
        <w:r w:rsidR="00B634E6" w:rsidRPr="00EA700F" w:rsidDel="00F31C9B">
          <w:delText>a</w:delText>
        </w:r>
      </w:del>
      <w:ins w:id="282" w:author="Michelle Leishman" w:date="2014-04-08T16:41:00Z">
        <w:r w:rsidR="00F31C9B">
          <w:t>we</w:t>
        </w:r>
      </w:ins>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ins w:id="283" w:author="Michelle Leishman" w:date="2014-04-08T16:41:00Z">
        <w:r w:rsidR="00F31C9B">
          <w:t>ped</w:t>
        </w:r>
      </w:ins>
      <w:r w:rsidR="00B634E6" w:rsidRPr="00EA700F">
        <w:t xml:space="preserve"> across PC1 and </w:t>
      </w:r>
      <w:ins w:id="284" w:author="Michelle Leishman" w:date="2014-04-08T16:41:00Z">
        <w:r w:rsidR="00F31C9B">
          <w:t>we</w:t>
        </w:r>
      </w:ins>
      <w:del w:id="285" w:author="Michelle Leishman" w:date="2014-04-08T16:41:00Z">
        <w:r w:rsidR="00B634E6" w:rsidRPr="00EA700F" w:rsidDel="00F31C9B">
          <w:delText>a</w:delText>
        </w:r>
      </w:del>
      <w:r w:rsidR="00B634E6" w:rsidRPr="00EA700F">
        <w:t xml:space="preserve">re located </w:t>
      </w:r>
      <w:commentRangeStart w:id="286"/>
      <w:r w:rsidR="00B634E6" w:rsidRPr="00EA700F">
        <w:t xml:space="preserve">distally </w:t>
      </w:r>
      <w:commentRangeEnd w:id="286"/>
      <w:r w:rsidR="00F31C9B">
        <w:rPr>
          <w:rStyle w:val="CommentReference"/>
        </w:rPr>
        <w:commentReference w:id="286"/>
      </w:r>
      <w:r w:rsidR="00B634E6" w:rsidRPr="00EA700F">
        <w:t xml:space="preserve">towards the ‘harsh’ negative end, and </w:t>
      </w:r>
      <w:ins w:id="287" w:author="Michelle Leishman" w:date="2014-04-08T16:41:00Z">
        <w:r w:rsidR="00F31C9B">
          <w:t>we</w:t>
        </w:r>
      </w:ins>
      <w:del w:id="288" w:author="Michelle Leishman" w:date="2014-04-08T16:41:00Z">
        <w:r w:rsidR="00B634E6" w:rsidRPr="00EA700F" w:rsidDel="00F31C9B">
          <w:delText>a</w:delText>
        </w:r>
      </w:del>
      <w:r w:rsidR="00B634E6" w:rsidRPr="00EA700F">
        <w:t xml:space="preserve">re associated with higher site mean wood density. </w:t>
      </w:r>
      <w:ins w:id="289" w:author="Michelle Leishman" w:date="2014-04-08T16:41:00Z">
        <w:r w:rsidR="00F31C9B">
          <w:t xml:space="preserve">The results of the PCA analysis confirmed </w:t>
        </w:r>
      </w:ins>
      <w:del w:id="290" w:author="Michelle Leishman" w:date="2014-04-08T16:42:00Z">
        <w:r w:rsidR="00B634E6" w:rsidRPr="00EA700F" w:rsidDel="00F31C9B">
          <w:delText xml:space="preserve">Here we see </w:delText>
        </w:r>
      </w:del>
      <w:r w:rsidR="00B634E6" w:rsidRPr="00EA700F">
        <w:t>the pattern of differentiation in wood density between hydrological classes</w:t>
      </w:r>
      <w:del w:id="291" w:author="Michelle Leishman" w:date="2014-04-08T16:42:00Z">
        <w:r w:rsidR="00B634E6" w:rsidRPr="00EA700F" w:rsidDel="00F31C9B">
          <w:delText xml:space="preserve"> reiterated</w:delText>
        </w:r>
      </w:del>
      <w:r w:rsidR="00B634E6" w:rsidRPr="00EA700F">
        <w:t xml:space="preserve">, and </w:t>
      </w:r>
      <w:ins w:id="292" w:author="Michelle Leishman" w:date="2014-04-08T16:42:00Z">
        <w:r w:rsidR="00F31C9B">
          <w:t xml:space="preserve">illustrated that variation in wood density is largely described </w:t>
        </w:r>
      </w:ins>
      <w:del w:id="293" w:author="Michelle Leishman" w:date="2014-04-08T16:42:00Z">
        <w:r w:rsidR="00B634E6" w:rsidRPr="00EA700F" w:rsidDel="00F31C9B">
          <w:delText>largely reduced to</w:delText>
        </w:r>
      </w:del>
      <w:ins w:id="294" w:author="Michelle Leishman" w:date="2014-04-08T16:42:00Z">
        <w:r w:rsidR="00F31C9B">
          <w:t>by</w:t>
        </w:r>
      </w:ins>
      <w:r w:rsidR="00B634E6" w:rsidRPr="00EA700F">
        <w:t xml:space="preserve"> a single axis of variation</w:t>
      </w:r>
      <w:ins w:id="295" w:author="Michelle Leishman" w:date="2014-04-08T16:43:00Z">
        <w:r w:rsidR="00F31C9B">
          <w:t xml:space="preserve"> from low to high variability in flow</w:t>
        </w:r>
      </w:ins>
      <w:r w:rsidR="00B634E6" w:rsidRPr="00EA700F">
        <w:t>.</w:t>
      </w:r>
    </w:p>
    <w:p w14:paraId="68B31D1F" w14:textId="77777777" w:rsidR="00B634E6" w:rsidRPr="00EA700F" w:rsidRDefault="00B634E6" w:rsidP="00A22B81">
      <w:pPr>
        <w:tabs>
          <w:tab w:val="left" w:pos="3456"/>
        </w:tabs>
        <w:spacing w:line="360" w:lineRule="auto"/>
        <w:jc w:val="both"/>
      </w:pPr>
    </w:p>
    <w:p w14:paraId="4E95C12D" w14:textId="79AF24EC" w:rsidR="00650D8B" w:rsidRPr="00EA700F" w:rsidDel="00F31C9B" w:rsidRDefault="00650D8B" w:rsidP="00A22B81">
      <w:pPr>
        <w:tabs>
          <w:tab w:val="left" w:pos="3456"/>
        </w:tabs>
        <w:spacing w:line="360" w:lineRule="auto"/>
        <w:jc w:val="both"/>
        <w:rPr>
          <w:del w:id="296" w:author="Michelle Leishman" w:date="2014-04-08T16:44:00Z"/>
        </w:rPr>
      </w:pPr>
    </w:p>
    <w:p w14:paraId="14E2F9E4" w14:textId="4F287947" w:rsidR="00650D8B" w:rsidRPr="00EA700F" w:rsidDel="00F31C9B" w:rsidRDefault="00650D8B" w:rsidP="00A22B81">
      <w:pPr>
        <w:tabs>
          <w:tab w:val="left" w:pos="3456"/>
        </w:tabs>
        <w:spacing w:line="360" w:lineRule="auto"/>
        <w:jc w:val="both"/>
        <w:rPr>
          <w:del w:id="297" w:author="Michelle Leishman" w:date="2014-04-08T16:44:00Z"/>
        </w:rPr>
      </w:pPr>
    </w:p>
    <w:p w14:paraId="6D8C8956" w14:textId="5EC18942" w:rsidR="00650D8B" w:rsidRPr="00EA700F" w:rsidDel="00F31C9B" w:rsidRDefault="00650D8B" w:rsidP="00A22B81">
      <w:pPr>
        <w:tabs>
          <w:tab w:val="left" w:pos="3456"/>
        </w:tabs>
        <w:spacing w:line="360" w:lineRule="auto"/>
        <w:jc w:val="both"/>
        <w:rPr>
          <w:del w:id="298" w:author="Michelle Leishman" w:date="2014-04-08T16:44:00Z"/>
        </w:rPr>
      </w:pPr>
    </w:p>
    <w:p w14:paraId="2FC25891" w14:textId="41BB9B78" w:rsidR="00650D8B" w:rsidRPr="00EA700F" w:rsidDel="00F31C9B" w:rsidRDefault="00650D8B" w:rsidP="00A22B81">
      <w:pPr>
        <w:tabs>
          <w:tab w:val="left" w:pos="3456"/>
        </w:tabs>
        <w:spacing w:line="360" w:lineRule="auto"/>
        <w:jc w:val="both"/>
        <w:rPr>
          <w:del w:id="299" w:author="Michelle Leishman" w:date="2014-04-08T16:44:00Z"/>
        </w:rPr>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commentRangeStart w:id="300"/>
      <w:r w:rsidRPr="00EA700F">
        <w:rPr>
          <w:b/>
        </w:rPr>
        <w:t>Discussion</w:t>
      </w:r>
      <w:commentRangeEnd w:id="300"/>
      <w:r w:rsidR="00DC2070">
        <w:rPr>
          <w:rStyle w:val="CommentReference"/>
        </w:rPr>
        <w:commentReference w:id="300"/>
      </w:r>
    </w:p>
    <w:p w14:paraId="2027DE66" w14:textId="01A1416F" w:rsidR="00B634E6" w:rsidRPr="00EA700F" w:rsidRDefault="006B1A67" w:rsidP="00A22B81">
      <w:pPr>
        <w:spacing w:line="360" w:lineRule="auto"/>
        <w:jc w:val="both"/>
      </w:pPr>
      <w:commentRangeStart w:id="301"/>
      <w:r>
        <w:t>T</w:t>
      </w:r>
      <w:r w:rsidR="00B634E6" w:rsidRPr="00EA700F">
        <w:t>hese</w:t>
      </w:r>
      <w:commentRangeEnd w:id="301"/>
      <w:r w:rsidR="00F31C9B">
        <w:rPr>
          <w:rStyle w:val="CommentReference"/>
        </w:rPr>
        <w:commentReference w:id="301"/>
      </w:r>
      <w:r w:rsidR="00B634E6" w:rsidRPr="00EA700F">
        <w:t xml:space="preserve"> results lend credibility to broad-scale </w:t>
      </w:r>
      <w:proofErr w:type="spellStart"/>
      <w:r w:rsidR="00B634E6" w:rsidRPr="00EA700F">
        <w:t>ecohydrological</w:t>
      </w:r>
      <w:proofErr w:type="spellEnd"/>
      <w:r w:rsidR="00B634E6" w:rsidRPr="00EA700F">
        <w:t xml:space="preserve"> classification as a coarse but useful tool in </w:t>
      </w:r>
      <w:ins w:id="302" w:author="Dr Kirstie Fryirs  [3]" w:date="2014-04-03T08:17:00Z">
        <w:r w:rsidR="00B118A6">
          <w:t xml:space="preserve">understanding </w:t>
        </w:r>
      </w:ins>
      <w:r w:rsidR="00B634E6" w:rsidRPr="00EA700F">
        <w:t xml:space="preserve">riparian </w:t>
      </w:r>
      <w:commentRangeStart w:id="303"/>
      <w:r w:rsidR="00B634E6" w:rsidRPr="00EA700F">
        <w:t>functional ecology</w:t>
      </w:r>
      <w:commentRangeEnd w:id="303"/>
      <w:r w:rsidR="00F31C9B">
        <w:rPr>
          <w:rStyle w:val="CommentReference"/>
        </w:rPr>
        <w:commentReference w:id="303"/>
      </w:r>
      <w:r w:rsidR="00B634E6" w:rsidRPr="00EA700F">
        <w:t xml:space="preserve">. </w:t>
      </w:r>
      <w:commentRangeStart w:id="304"/>
      <w:r w:rsidR="00B634E6" w:rsidRPr="00EA700F">
        <w:t>Where river systems belong to different hydrological classes but are spatially or climatically close, it makes sense to dig deeper than lumped categorical comparisons and compare continuous hydrological parameters</w:t>
      </w:r>
      <w:commentRangeEnd w:id="304"/>
      <w:r w:rsidR="00B118A6">
        <w:rPr>
          <w:rStyle w:val="CommentReference"/>
        </w:rPr>
        <w:commentReference w:id="304"/>
      </w:r>
      <w:r w:rsidR="00B634E6" w:rsidRPr="00EA700F">
        <w:t xml:space="preserve">. </w:t>
      </w:r>
    </w:p>
    <w:p w14:paraId="348BC1A0" w14:textId="470C5CAE"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305"/>
      <w:r w:rsidRPr="00EA700F">
        <w:t xml:space="preserve">correlated with the frequency of high flow periods, which individually may not correspond to </w:t>
      </w:r>
      <w:commentRangeEnd w:id="305"/>
      <w:r w:rsidR="00B118A6">
        <w:rPr>
          <w:rStyle w:val="CommentReference"/>
        </w:rPr>
        <w:commentReference w:id="305"/>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306" w:author="Michelle Leishman" w:date="2014-04-08T16:58:00Z">
        <w:r w:rsidRPr="00EA700F" w:rsidDel="005D0A6C">
          <w:delText xml:space="preserve">predicted </w:delText>
        </w:r>
      </w:del>
      <w:ins w:id="307"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308" w:author="Dr Kirstie Fryirs  [5]" w:date="2014-04-03T08:18:00Z">
        <w:r w:rsidR="00B118A6">
          <w:t xml:space="preserve"> as </w:t>
        </w:r>
        <w:del w:id="309" w:author="Michelle Leishman" w:date="2014-04-08T16:59:00Z">
          <w:r w:rsidR="00B118A6" w:rsidDel="005D0A6C">
            <w:delText>indicators of wood density</w:delText>
          </w:r>
        </w:del>
      </w:ins>
      <w:ins w:id="310"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311"/>
      <w:r w:rsidRPr="00EA700F">
        <w:t>conditions</w:t>
      </w:r>
      <w:commentRangeEnd w:id="311"/>
      <w:r w:rsidR="005D0A6C">
        <w:rPr>
          <w:rStyle w:val="CommentReference"/>
        </w:rPr>
        <w:commentReference w:id="311"/>
      </w:r>
      <w:r w:rsidRPr="00EA700F">
        <w:t xml:space="preserve">. We therefore suggest that </w:t>
      </w:r>
      <w:commentRangeStart w:id="312"/>
      <w:r w:rsidRPr="00EA700F">
        <w:t xml:space="preserve">a ‘brick house’ ecological </w:t>
      </w:r>
      <w:commentRangeEnd w:id="312"/>
      <w:r w:rsidR="005D0A6C">
        <w:rPr>
          <w:rStyle w:val="CommentReference"/>
        </w:rPr>
        <w:commentReference w:id="312"/>
      </w:r>
      <w:r w:rsidRPr="00EA700F">
        <w:t xml:space="preserve">strategy is selected for in riparian environments that experience intense </w:t>
      </w:r>
      <w:commentRangeStart w:id="313"/>
      <w:r w:rsidRPr="00EA700F">
        <w:t>flooding</w:t>
      </w:r>
      <w:commentRangeEnd w:id="313"/>
      <w:r w:rsidR="00B118A6">
        <w:rPr>
          <w:rStyle w:val="CommentReference"/>
        </w:rPr>
        <w:commentReference w:id="313"/>
      </w:r>
      <w:r w:rsidRPr="00EA700F">
        <w:t xml:space="preserve">. This suggestion concurs with </w:t>
      </w:r>
      <w:commentRangeStart w:id="314"/>
      <w:r w:rsidRPr="00EA700F">
        <w:t xml:space="preserve">findings </w:t>
      </w:r>
      <w:commentRangeEnd w:id="314"/>
      <w:r w:rsidR="005D0A6C">
        <w:rPr>
          <w:rStyle w:val="CommentReference"/>
        </w:rPr>
        <w:commentReference w:id="314"/>
      </w:r>
      <w:r w:rsidRPr="00EA700F">
        <w:t xml:space="preserve">that trees 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053D4D72" w:rsidR="00B634E6" w:rsidRPr="00EA700F" w:rsidRDefault="005D0A6C" w:rsidP="00A22B81">
      <w:pPr>
        <w:spacing w:line="360" w:lineRule="auto"/>
        <w:jc w:val="both"/>
      </w:pPr>
      <w:ins w:id="315" w:author="Michelle Leishman" w:date="2014-04-08T17:04:00Z">
        <w:r>
          <w:t>M</w:t>
        </w:r>
        <w:r w:rsidRPr="00EA700F">
          <w:t>ean wood density</w:t>
        </w:r>
        <w:r w:rsidRPr="00EA700F">
          <w:t xml:space="preserve"> </w:t>
        </w:r>
      </w:ins>
      <w:del w:id="316"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317" w:author="Michelle Leishman" w:date="2014-04-08T17:02:00Z">
        <w:r w:rsidR="00B634E6" w:rsidRPr="00EA700F" w:rsidDel="005D0A6C">
          <w:delText>predictive o</w:delText>
        </w:r>
      </w:del>
      <w:ins w:id="318" w:author="Michelle Leishman" w:date="2014-04-08T17:02:00Z">
        <w:r>
          <w:t>associated with</w:t>
        </w:r>
      </w:ins>
      <w:ins w:id="319" w:author="Michelle Leishman" w:date="2014-04-08T17:04:00Z">
        <w:r>
          <w:t xml:space="preserve"> </w:t>
        </w:r>
      </w:ins>
      <w:ins w:id="320" w:author="Michelle Leishman" w:date="2014-04-08T17:05:00Z">
        <w:r>
          <w:t>p</w:t>
        </w:r>
      </w:ins>
      <w:ins w:id="321" w:author="Michelle Leishman" w:date="2014-04-08T17:04:00Z">
        <w:r w:rsidRPr="00EA700F">
          <w:t xml:space="preserve">redictability of water availability in the riparian </w:t>
        </w:r>
        <w:proofErr w:type="gramStart"/>
        <w:r w:rsidRPr="00EA700F">
          <w:t xml:space="preserve">zone </w:t>
        </w:r>
      </w:ins>
      <w:proofErr w:type="gramEnd"/>
      <w:del w:id="322" w:author="Michelle Leishman" w:date="2014-04-08T17:02:00Z">
        <w:r w:rsidR="00B634E6" w:rsidRPr="00EA700F" w:rsidDel="005D0A6C">
          <w:delText>f</w:delText>
        </w:r>
      </w:del>
      <w:del w:id="323"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324" w:author="Michelle Leishman" w:date="2014-04-08T17:06:00Z">
        <w:r w:rsidR="00B634E6" w:rsidRPr="00EA700F" w:rsidDel="005D0A6C">
          <w:delText xml:space="preserve">will </w:delText>
        </w:r>
      </w:del>
      <w:ins w:id="325" w:author="Michelle Leishman" w:date="2014-04-08T17:06:00Z">
        <w:r>
          <w:t>are likely to</w:t>
        </w:r>
        <w:r w:rsidRPr="00EA700F">
          <w:t xml:space="preserve"> </w:t>
        </w:r>
      </w:ins>
      <w:r w:rsidR="00B634E6" w:rsidRPr="00EA700F">
        <w:t xml:space="preserve">experience more intense pulses of water stress. </w:t>
      </w:r>
    </w:p>
    <w:p w14:paraId="5E133A47" w14:textId="5F9C469E"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 xml:space="preserve">Numerous studies have discussed the role of various anatomical components of woody tissue in stabilising xylem against cavitation when plants are under severe water stress, but </w:t>
      </w:r>
      <w:r w:rsidRPr="00EA700F">
        <w:lastRenderedPageBreak/>
        <w:t>the exact role that woody fibres play in stabilising xylem vessels appears to be inconsistent</w:t>
      </w:r>
      <w:r w:rsidR="006E5D88">
        <w:t xml:space="preserve"> </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 xml:space="preserve">and/or aboveground biomass production traits, both of which are tangentially related to wood </w:t>
      </w:r>
      <w:commentRangeStart w:id="326"/>
      <w:r w:rsidRPr="00EA700F">
        <w:t>density</w:t>
      </w:r>
      <w:commentRangeEnd w:id="326"/>
      <w:r w:rsidR="005D0A6C">
        <w:rPr>
          <w:rStyle w:val="CommentReference"/>
        </w:rPr>
        <w:commentReference w:id="326"/>
      </w:r>
      <w:r w:rsidRPr="00EA700F">
        <w:t>.</w:t>
      </w:r>
      <w:ins w:id="327" w:author="Michelle Leishman" w:date="2014-04-08T17:08:00Z">
        <w:r w:rsidR="005D0A6C">
          <w:t xml:space="preserve"> </w:t>
        </w:r>
      </w:ins>
    </w:p>
    <w:p w14:paraId="22AFAC68" w14:textId="5B75AB18" w:rsidR="00B634E6" w:rsidRPr="00EA700F" w:rsidRDefault="00B634E6" w:rsidP="00A22B81">
      <w:pPr>
        <w:spacing w:line="360" w:lineRule="auto"/>
        <w:jc w:val="both"/>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commentRangeStart w:id="328"/>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commentRangeEnd w:id="328"/>
      <w:r w:rsidR="00483144">
        <w:rPr>
          <w:rStyle w:val="CommentReference"/>
        </w:rPr>
        <w:commentReference w:id="328"/>
      </w:r>
      <w:r w:rsidRPr="00EA700F">
        <w:t xml:space="preserve">. </w:t>
      </w:r>
    </w:p>
    <w:p w14:paraId="4875D9DD" w14:textId="5610B255" w:rsidR="00B634E6" w:rsidRPr="00EA700F" w:rsidRDefault="00B634E6" w:rsidP="00A22B81">
      <w:pPr>
        <w:spacing w:line="360" w:lineRule="auto"/>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commentRangeStart w:id="329"/>
      <w:r w:rsidRPr="00EA700F">
        <w:t>conditions</w:t>
      </w:r>
      <w:commentRangeEnd w:id="329"/>
      <w:r w:rsidR="00B118A6">
        <w:rPr>
          <w:rStyle w:val="CommentReference"/>
        </w:rPr>
        <w:commentReference w:id="329"/>
      </w:r>
      <w:r w:rsidRPr="00EA700F">
        <w:t xml:space="preserve">. Abundance weighted means may obfuscate the true pattern where differentiation in ecological strategy is strong, due to their inability to capture multimodality in trait distributions. In this case, </w:t>
      </w:r>
      <w:ins w:id="330" w:author="Michelle Leishman" w:date="2014-04-08T17:13:00Z">
        <w:r w:rsidR="00483144">
          <w:t>great</w:t>
        </w:r>
      </w:ins>
      <w:del w:id="331" w:author="Michelle Leishman" w:date="2014-04-08T17:13:00Z">
        <w:r w:rsidRPr="00EA700F" w:rsidDel="00483144">
          <w:delText>high</w:delText>
        </w:r>
      </w:del>
      <w:r w:rsidRPr="00EA700F">
        <w:t xml:space="preserve">er abundance of these species would drive down mean wood density values through the upper ranges of disturbance intensity. </w:t>
      </w:r>
      <w:commentRangeStart w:id="332"/>
      <w:r w:rsidRPr="00EA700F">
        <w:t>This observation offers a potential explanation for the goodness of fit of quadratic models which begin to dip after reaching an apex at three quarters of their maximum value,</w:t>
      </w:r>
      <w:commentRangeEnd w:id="332"/>
      <w:r w:rsidR="00B118A6">
        <w:rPr>
          <w:rStyle w:val="CommentReference"/>
        </w:rPr>
        <w:commentReference w:id="332"/>
      </w:r>
      <w:r w:rsidRPr="00EA700F">
        <w:t xml:space="preserve"> rather than simply app</w:t>
      </w:r>
      <w:r w:rsidR="00FC0DFA">
        <w:t>roaching an asymptote (e.g. Fig 3a</w:t>
      </w:r>
      <w:proofErr w:type="gramStart"/>
      <w:r w:rsidR="00FC0DFA">
        <w:t>,d</w:t>
      </w:r>
      <w:proofErr w:type="gramEnd"/>
      <w:r w:rsidR="00FC0DFA">
        <w:t>, Fig 4a,b,</w:t>
      </w:r>
      <w:commentRangeStart w:id="333"/>
      <w:r w:rsidR="00FC0DFA">
        <w:t>d</w:t>
      </w:r>
      <w:commentRangeEnd w:id="333"/>
      <w:r w:rsidR="00483144">
        <w:rPr>
          <w:rStyle w:val="CommentReference"/>
        </w:rPr>
        <w:commentReference w:id="333"/>
      </w:r>
      <w:r w:rsidRPr="00EA700F">
        <w:t xml:space="preserve">). </w:t>
      </w:r>
    </w:p>
    <w:p w14:paraId="6C33C315" w14:textId="20CAB3AA" w:rsidR="00B634E6" w:rsidRPr="00EA700F" w:rsidRDefault="00B634E6" w:rsidP="00A22B81">
      <w:pPr>
        <w:spacing w:line="360" w:lineRule="auto"/>
        <w:jc w:val="both"/>
      </w:pPr>
      <w:r w:rsidRPr="00EA700F">
        <w:t xml:space="preserve">Another </w:t>
      </w:r>
      <w:del w:id="335" w:author="Michelle Leishman" w:date="2014-04-08T17:16:00Z">
        <w:r w:rsidRPr="00EA700F" w:rsidDel="00483144">
          <w:delText xml:space="preserve">further </w:delText>
        </w:r>
      </w:del>
      <w:ins w:id="336" w:author="Dr Kirstie Fryirs  [8]"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w:t>
      </w:r>
      <w:commentRangeStart w:id="337"/>
      <w:r w:rsidRPr="00EA700F">
        <w:t>flows</w:t>
      </w:r>
      <w:commentRangeEnd w:id="337"/>
      <w:r w:rsidR="00B118A6">
        <w:rPr>
          <w:rStyle w:val="CommentReference"/>
        </w:rPr>
        <w:commentReference w:id="337"/>
      </w:r>
      <w:r w:rsidRPr="00EA700F">
        <w:t xml:space="preserve">. Self-thinning subsequently occurs, and stem wood density increases in the maturing plant to help it withstand </w:t>
      </w:r>
      <w:commentRangeStart w:id="338"/>
      <w:r w:rsidRPr="00EA700F">
        <w:t>its environment</w:t>
      </w:r>
      <w:commentRangeEnd w:id="338"/>
      <w:r w:rsidR="00483144">
        <w:rPr>
          <w:rStyle w:val="CommentReference"/>
        </w:rPr>
        <w:commentReference w:id="338"/>
      </w:r>
      <w:r w:rsidRPr="00EA700F">
        <w:t xml:space="preserve">. This strategy is likewise difficult to capture using abundance weighted means. </w:t>
      </w:r>
    </w:p>
    <w:p w14:paraId="18CFE7A1" w14:textId="71BA4F3B" w:rsidR="00B634E6" w:rsidRPr="00EA700F" w:rsidRDefault="00B634E6" w:rsidP="00A22B81">
      <w:pPr>
        <w:spacing w:line="360" w:lineRule="auto"/>
        <w:jc w:val="both"/>
      </w:pPr>
      <w:r w:rsidRPr="00EA700F">
        <w:lastRenderedPageBreak/>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339" w:author="Michelle Leishman" w:date="2014-04-08T17:18:00Z">
        <w:r w:rsidR="00483144">
          <w:t xml:space="preserve"> as</w:t>
        </w:r>
      </w:ins>
      <w:r w:rsidRPr="00EA700F">
        <w:t xml:space="preserve">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33D03947"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xml:space="preserve">. Artificial flow modification by damming and water extraction reduces overall flow volume and the magnitude and frequency of high flow events, while increasing flow predictability and altering </w:t>
      </w:r>
      <w:commentRangeStart w:id="340"/>
      <w:r w:rsidRPr="00EA700F">
        <w:t>seasonality</w:t>
      </w:r>
      <w:commentRangeEnd w:id="340"/>
      <w:r w:rsidR="00B118A6">
        <w:rPr>
          <w:rStyle w:val="CommentReference"/>
        </w:rPr>
        <w:commentReference w:id="340"/>
      </w:r>
      <w:r w:rsidRPr="00EA700F">
        <w:t xml:space="preserve">.  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w:t>
      </w:r>
      <w:commentRangeStart w:id="341"/>
      <w:r w:rsidRPr="00EA700F">
        <w:rPr>
          <w:lang w:val="en-US"/>
        </w:rPr>
        <w:t>droughts</w:t>
      </w:r>
      <w:commentRangeEnd w:id="341"/>
      <w:r w:rsidR="00B118A6">
        <w:rPr>
          <w:rStyle w:val="CommentReference"/>
        </w:rPr>
        <w:commentReference w:id="341"/>
      </w:r>
      <w:r w:rsidRPr="00EA700F">
        <w:rPr>
          <w:lang w:val="en-US"/>
        </w:rPr>
        <w:t xml:space="preserve">.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ins w:id="342" w:author="Michelle Leishman" w:date="2014-04-08T17:20:00Z">
        <w:r w:rsidR="00DC2070">
          <w:t xml:space="preserve">likely </w:t>
        </w:r>
      </w:ins>
      <w:r w:rsidRPr="00EA700F">
        <w:t xml:space="preserve">changing ecology of riparian plant communities.  </w:t>
      </w:r>
    </w:p>
    <w:p w14:paraId="39552D30" w14:textId="77C2C4F0" w:rsidR="00B634E6" w:rsidRDefault="00B634E6" w:rsidP="00A22B81">
      <w:pPr>
        <w:spacing w:line="360" w:lineRule="auto"/>
        <w:jc w:val="both"/>
        <w:rPr>
          <w:ins w:id="343" w:author="Dr Kirstie Fryirs  [11]" w:date="2014-04-03T08:24:00Z"/>
        </w:rPr>
      </w:pPr>
      <w:r w:rsidRPr="00EA700F">
        <w:t>Our study emphasises the importance of hydrological conditions</w:t>
      </w:r>
      <w:ins w:id="344" w:author="Michelle Leishman" w:date="2014-04-08T17:20:00Z">
        <w:r w:rsidR="00DC2070">
          <w:t>,</w:t>
        </w:r>
      </w:ins>
      <w:r w:rsidRPr="00EA700F">
        <w:t xml:space="preserve"> </w:t>
      </w:r>
      <w:del w:id="345" w:author="Michelle Leishman" w:date="2014-04-08T17:20:00Z">
        <w:r w:rsidRPr="00EA700F" w:rsidDel="00DC2070">
          <w:delText xml:space="preserve">– </w:delText>
        </w:r>
      </w:del>
      <w:r w:rsidRPr="00EA700F">
        <w:t xml:space="preserve">particularly disturbance and environmental unpredictability, as determinants of ecological strategy in riparian plants. This is likely to </w:t>
      </w:r>
      <w:del w:id="346" w:author="Michelle Leishman" w:date="2014-04-08T17:20:00Z">
        <w:r w:rsidRPr="00EA700F" w:rsidDel="00DC2070">
          <w:delText xml:space="preserve">hold </w:delText>
        </w:r>
      </w:del>
      <w:ins w:id="347" w:author="Michelle Leishman" w:date="2014-04-08T17:20:00Z">
        <w:r w:rsidR="00DC2070">
          <w:t>have</w:t>
        </w:r>
        <w:r w:rsidR="00DC2070" w:rsidRPr="00EA700F">
          <w:t xml:space="preserve"> </w:t>
        </w:r>
      </w:ins>
      <w:r w:rsidRPr="00EA700F">
        <w:t xml:space="preserve">important ecological consequences for riparian plant communities in </w:t>
      </w:r>
      <w:del w:id="348" w:author="Dr Kirstie Fryirs  [11]" w:date="2014-04-03T08:23:00Z">
        <w:r w:rsidRPr="00EA700F" w:rsidDel="00B118A6">
          <w:delText>south-eastern Australia</w:delText>
        </w:r>
      </w:del>
      <w:ins w:id="349" w:author="Dr Kirstie Fryirs  [11]" w:date="2014-04-03T08:23:00Z">
        <w:r w:rsidR="00B118A6">
          <w:t>this setting</w:t>
        </w:r>
      </w:ins>
      <w:r w:rsidRPr="00EA700F">
        <w:t xml:space="preserve">, where increasing climatic variability and frequency of extreme events are hallmarks of climate change </w:t>
      </w:r>
      <w:commentRangeStart w:id="350"/>
      <w:r w:rsidRPr="00EA700F">
        <w:t>predictions</w:t>
      </w:r>
      <w:commentRangeEnd w:id="350"/>
      <w:r w:rsidR="00DC2070">
        <w:rPr>
          <w:rStyle w:val="CommentReference"/>
        </w:rPr>
        <w:commentReference w:id="350"/>
      </w:r>
      <w:ins w:id="351" w:author="Michelle Leishman" w:date="2014-04-08T17:21:00Z">
        <w:r w:rsidR="00DC2070">
          <w:t xml:space="preserve">. </w:t>
        </w:r>
      </w:ins>
      <w:ins w:id="352" w:author="Dr Kirstie Fryirs  [11]" w:date="2014-04-03T08:23:00Z">
        <w:r w:rsidR="00B118A6">
          <w:t xml:space="preserve"> and may produce an analogue for conditions that could occur in other settings where hydrological changes associated with human-disturbance or </w:t>
        </w:r>
        <w:commentRangeStart w:id="353"/>
        <w:r w:rsidR="00B118A6">
          <w:t>climate</w:t>
        </w:r>
      </w:ins>
      <w:commentRangeEnd w:id="353"/>
      <w:r w:rsidR="00814EC9">
        <w:rPr>
          <w:rStyle w:val="CommentReference"/>
        </w:rPr>
        <w:commentReference w:id="353"/>
      </w:r>
      <w:ins w:id="354" w:author="Dr Kirstie Fryirs  [11]" w:date="2014-04-03T08:23:00Z">
        <w:r w:rsidR="00B118A6">
          <w:t xml:space="preserve"> </w:t>
        </w:r>
        <w:commentRangeStart w:id="355"/>
        <w:r w:rsidR="00B118A6">
          <w:t>change</w:t>
        </w:r>
      </w:ins>
      <w:commentRangeEnd w:id="355"/>
      <w:ins w:id="356" w:author="Dr Kirstie Fryirs  [11]" w:date="2014-04-03T08:24:00Z">
        <w:r w:rsidR="00B118A6">
          <w:rPr>
            <w:rStyle w:val="CommentReference"/>
          </w:rPr>
          <w:commentReference w:id="355"/>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357"/>
      <w:r w:rsidRPr="00EF3710">
        <w:rPr>
          <w:b/>
          <w:sz w:val="20"/>
          <w:szCs w:val="20"/>
        </w:rPr>
        <w:t>References</w:t>
      </w:r>
      <w:commentRangeEnd w:id="357"/>
      <w:r w:rsidR="00DC2070">
        <w:rPr>
          <w:rStyle w:val="CommentReference"/>
        </w:rPr>
        <w:commentReference w:id="357"/>
      </w:r>
    </w:p>
    <w:p w14:paraId="11A99488" w14:textId="3BB85F46" w:rsidR="00ED02F3" w:rsidRPr="00EF3710" w:rsidRDefault="007137EA" w:rsidP="00A22B81">
      <w:pPr>
        <w:pStyle w:val="NormalWeb"/>
        <w:spacing w:line="360" w:lineRule="auto"/>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r Kirstie Fryirs " w:date="2014-04-08T16:36:00Z" w:initials="KF">
    <w:p w14:paraId="05BFF25D" w14:textId="2FDF528D" w:rsidR="00721E27" w:rsidRDefault="00721E27">
      <w:pPr>
        <w:pStyle w:val="CommentText"/>
      </w:pPr>
      <w:r>
        <w:rPr>
          <w:rStyle w:val="CommentReference"/>
        </w:rPr>
        <w:annotationRef/>
      </w:r>
      <w:r>
        <w:t>Maybe adds a bit of a bent that will attract readers</w:t>
      </w:r>
    </w:p>
  </w:comment>
  <w:comment w:id="3" w:author="Dr Kirstie Fryirs " w:date="2014-04-08T16:36:00Z" w:initials="KF">
    <w:p w14:paraId="5CD7BA7F" w14:textId="77777777" w:rsidR="00721E27" w:rsidRDefault="00721E27">
      <w:pPr>
        <w:pStyle w:val="CommentText"/>
      </w:pPr>
      <w:r>
        <w:rPr>
          <w:rStyle w:val="CommentReference"/>
        </w:rPr>
        <w:annotationRef/>
      </w:r>
      <w:r>
        <w:t>I really like this paper.  It’s well written and I think it has some nice contributions.</w:t>
      </w:r>
    </w:p>
    <w:p w14:paraId="53615BB4" w14:textId="77777777" w:rsidR="00721E27" w:rsidRDefault="00721E27">
      <w:pPr>
        <w:pStyle w:val="CommentText"/>
      </w:pPr>
    </w:p>
    <w:p w14:paraId="2CE507F4" w14:textId="5423F028" w:rsidR="00721E27" w:rsidRDefault="00721E27">
      <w:pPr>
        <w:pStyle w:val="CommentText"/>
      </w:pPr>
      <w:r>
        <w:t>Relatively minor changes throughout with one or 2 more ideas for the discussion.</w:t>
      </w:r>
    </w:p>
  </w:comment>
  <w:comment w:id="4" w:author="Dr Kirstie Fryirs " w:date="2014-04-08T16:36:00Z" w:initials="KF">
    <w:p w14:paraId="20887BA4" w14:textId="50D4A4B9" w:rsidR="00721E27" w:rsidRDefault="00721E27">
      <w:pPr>
        <w:pStyle w:val="CommentText"/>
      </w:pPr>
      <w:r>
        <w:rPr>
          <w:rStyle w:val="CommentReference"/>
        </w:rPr>
        <w:annotationRef/>
      </w:r>
      <w:r>
        <w:t>Nice questions</w:t>
      </w:r>
    </w:p>
  </w:comment>
  <w:comment w:id="5" w:author="Dr Kirstie Fryirs " w:date="2014-04-08T16:36:00Z" w:initials="KF">
    <w:p w14:paraId="37F0C95C" w14:textId="1F77615D" w:rsidR="00721E27" w:rsidRDefault="00721E27">
      <w:pPr>
        <w:pStyle w:val="CommentText"/>
      </w:pPr>
      <w:r>
        <w:rPr>
          <w:rStyle w:val="CommentReference"/>
        </w:rPr>
        <w:annotationRef/>
      </w:r>
      <w:r>
        <w:t>What’s they – something missing here</w:t>
      </w:r>
    </w:p>
    <w:p w14:paraId="71FF8789" w14:textId="77777777" w:rsidR="00721E27" w:rsidRDefault="00721E27">
      <w:pPr>
        <w:pStyle w:val="CommentText"/>
      </w:pPr>
    </w:p>
    <w:p w14:paraId="05A575F7" w14:textId="14F8B08C" w:rsidR="00721E27" w:rsidRDefault="00721E27">
      <w:pPr>
        <w:pStyle w:val="CommentText"/>
      </w:pPr>
      <w:r>
        <w:t>ML – yep, need to reword</w:t>
      </w:r>
    </w:p>
  </w:comment>
  <w:comment w:id="6" w:author="Dr Kirstie Fryirs " w:date="2014-04-08T16:36:00Z" w:initials="KF">
    <w:p w14:paraId="15A99502" w14:textId="6D78F7FD" w:rsidR="00721E27" w:rsidRDefault="00721E27">
      <w:pPr>
        <w:pStyle w:val="CommentText"/>
      </w:pPr>
      <w:r>
        <w:rPr>
          <w:rStyle w:val="CommentReference"/>
        </w:rPr>
        <w:annotationRef/>
      </w:r>
      <w:r>
        <w:t>Nice contributions too!</w:t>
      </w:r>
    </w:p>
  </w:comment>
  <w:comment w:id="10" w:author="Michelle Leishman" w:date="2014-04-08T16:36:00Z" w:initials="ML">
    <w:p w14:paraId="7C35F91F" w14:textId="0EB46902" w:rsidR="00721E27" w:rsidRDefault="00721E27">
      <w:pPr>
        <w:pStyle w:val="CommentText"/>
      </w:pPr>
      <w:r>
        <w:rPr>
          <w:rStyle w:val="CommentReference"/>
        </w:rPr>
        <w:annotationRef/>
      </w:r>
      <w:r>
        <w:t xml:space="preserve">Maybe take </w:t>
      </w:r>
      <w:proofErr w:type="spellStart"/>
      <w:r>
        <w:t>Kirstie’s</w:t>
      </w:r>
      <w:proofErr w:type="spellEnd"/>
      <w:r>
        <w:t xml:space="preserve"> addition in the previous sentence and insert it into the last sentence of the Abstract</w:t>
      </w:r>
    </w:p>
  </w:comment>
  <w:comment w:id="11" w:author="Dr Kirstie Fryirs " w:date="2014-04-08T16:36:00Z" w:initials="KF">
    <w:p w14:paraId="05B5330A" w14:textId="6CE4F5AC" w:rsidR="00721E27" w:rsidRDefault="00721E27">
      <w:pPr>
        <w:pStyle w:val="CommentText"/>
      </w:pPr>
      <w:r>
        <w:rPr>
          <w:rStyle w:val="CommentReference"/>
        </w:rPr>
        <w:annotationRef/>
      </w:r>
      <w:r>
        <w:t xml:space="preserve">Not sure what convention is for </w:t>
      </w:r>
      <w:proofErr w:type="spellStart"/>
      <w:r>
        <w:t>Ecohydrology</w:t>
      </w:r>
      <w:proofErr w:type="spellEnd"/>
      <w:r>
        <w:t xml:space="preserve"> but you may need to change this throughout</w:t>
      </w:r>
    </w:p>
    <w:p w14:paraId="46A9F43F" w14:textId="77777777" w:rsidR="00721E27" w:rsidRDefault="00721E27">
      <w:pPr>
        <w:pStyle w:val="CommentText"/>
      </w:pPr>
    </w:p>
    <w:p w14:paraId="7DE914A1" w14:textId="6E9D7801" w:rsidR="00721E27" w:rsidRDefault="00721E27">
      <w:pPr>
        <w:pStyle w:val="CommentText"/>
      </w:pPr>
      <w:r>
        <w:t>ML – apply formatting rules for in text citations specific to the journal you plan to submit to</w:t>
      </w:r>
    </w:p>
  </w:comment>
  <w:comment w:id="16" w:author="Michelle Leishman" w:date="2014-04-08T16:36:00Z" w:initials="ML">
    <w:p w14:paraId="0A557CA3" w14:textId="3456EE1A" w:rsidR="00721E27" w:rsidRDefault="00721E27">
      <w:pPr>
        <w:pStyle w:val="CommentText"/>
      </w:pPr>
      <w:r>
        <w:rPr>
          <w:rStyle w:val="CommentReference"/>
        </w:rPr>
        <w:annotationRef/>
      </w:r>
      <w:r>
        <w:t>Wood density? Otherwise it is combined variation in many traits that result in ecological strategy variation</w:t>
      </w:r>
    </w:p>
  </w:comment>
  <w:comment w:id="20" w:author="Michelle Leishman" w:date="2014-04-08T16:36:00Z" w:initials="ML">
    <w:p w14:paraId="13D31E3D" w14:textId="344D4CAD" w:rsidR="00721E27" w:rsidRDefault="00721E27">
      <w:pPr>
        <w:pStyle w:val="CommentText"/>
      </w:pPr>
      <w:r>
        <w:rPr>
          <w:rStyle w:val="CommentReference"/>
        </w:rPr>
        <w:annotationRef/>
      </w:r>
      <w:r>
        <w:t>Fix Falster ref. Actually something weird is going on with your Endnote in that authors initials are being included</w:t>
      </w:r>
    </w:p>
  </w:comment>
  <w:comment w:id="21" w:author="Dr Kirstie Fryirs " w:date="2014-04-08T16:36:00Z" w:initials="KF">
    <w:p w14:paraId="31FA1DA3" w14:textId="4C3A401F" w:rsidR="00721E27" w:rsidRDefault="00721E27">
      <w:pPr>
        <w:pStyle w:val="CommentText"/>
      </w:pPr>
      <w:r>
        <w:rPr>
          <w:rStyle w:val="CommentReference"/>
        </w:rPr>
        <w:annotationRef/>
      </w:r>
      <w:r>
        <w:t>Bit convoluted – rephrase.</w:t>
      </w:r>
    </w:p>
    <w:p w14:paraId="776BEA4B" w14:textId="77777777" w:rsidR="00721E27" w:rsidRDefault="00721E27">
      <w:pPr>
        <w:pStyle w:val="CommentText"/>
      </w:pPr>
    </w:p>
    <w:p w14:paraId="25ED6173" w14:textId="3FA4757A" w:rsidR="00721E27" w:rsidRDefault="00721E27">
      <w:pPr>
        <w:pStyle w:val="CommentText"/>
      </w:pPr>
      <w:r>
        <w:t>ML – it might work better split into 2 sentences</w:t>
      </w:r>
    </w:p>
  </w:comment>
  <w:comment w:id="30" w:author="Dr Kirstie Fryirs " w:date="2014-04-08T16:36:00Z" w:initials="KF">
    <w:p w14:paraId="58F1730C" w14:textId="1912BCB4" w:rsidR="00721E27" w:rsidRDefault="00721E27">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721E27" w:rsidRDefault="00721E27">
      <w:pPr>
        <w:pStyle w:val="CommentText"/>
      </w:pPr>
    </w:p>
    <w:p w14:paraId="1B463B06"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p>
    <w:p w14:paraId="496545E2" w14:textId="39E77AAE" w:rsidR="00721E27" w:rsidRDefault="00721E27"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31" w:author="Michelle Leishman" w:date="2014-04-08T16:36:00Z" w:initials="ML">
    <w:p w14:paraId="2D97D761" w14:textId="430C35D6" w:rsidR="00E81EF7" w:rsidRDefault="00E81EF7">
      <w:pPr>
        <w:pStyle w:val="CommentText"/>
      </w:pPr>
      <w:r>
        <w:rPr>
          <w:rStyle w:val="CommentReference"/>
        </w:rPr>
        <w:annotationRef/>
      </w:r>
      <w:r>
        <w:t>Average annual?</w:t>
      </w:r>
    </w:p>
  </w:comment>
  <w:comment w:id="41" w:author="Michelle Leishman" w:date="2014-04-08T16:36:00Z" w:initials="ML">
    <w:p w14:paraId="6F401044" w14:textId="5BE031EE" w:rsidR="00E81EF7" w:rsidRDefault="00E81EF7">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55" w:author="Michelle Leishman" w:date="2014-04-08T16:36:00Z" w:initials="ML">
    <w:p w14:paraId="5FADE607" w14:textId="7C5E2546" w:rsidR="00E81EF7" w:rsidRDefault="00E81EF7">
      <w:pPr>
        <w:pStyle w:val="CommentText"/>
      </w:pPr>
      <w:r>
        <w:rPr>
          <w:rStyle w:val="CommentReference"/>
        </w:rPr>
        <w:annotationRef/>
      </w:r>
      <w:r>
        <w:t>Make sure you follow the journal style for formatting different levels of headings</w:t>
      </w:r>
    </w:p>
  </w:comment>
  <w:comment w:id="56" w:author="Michelle Leishman" w:date="2014-04-08T16:36:00Z" w:initials="ML">
    <w:p w14:paraId="6B27E19A" w14:textId="50DB7B37" w:rsidR="00E81EF7" w:rsidRDefault="00E81EF7">
      <w:pPr>
        <w:pStyle w:val="CommentText"/>
      </w:pPr>
      <w:r>
        <w:rPr>
          <w:rStyle w:val="CommentReference"/>
        </w:rPr>
        <w:annotationRef/>
      </w:r>
      <w:r>
        <w:t>Is this a proper name requiring capitals? And what about the SE Murray Darling basin?</w:t>
      </w:r>
    </w:p>
  </w:comment>
  <w:comment w:id="57" w:author="Michelle Leishman" w:date="2014-04-08T16:36:00Z" w:initials="ML">
    <w:p w14:paraId="59C8D263" w14:textId="10A15172" w:rsidR="00E81EF7" w:rsidRDefault="00E81EF7">
      <w:pPr>
        <w:pStyle w:val="CommentText"/>
      </w:pPr>
      <w:r>
        <w:rPr>
          <w:rStyle w:val="CommentReference"/>
        </w:rPr>
        <w:annotationRef/>
      </w:r>
      <w:r>
        <w:t>I hate the use of ‘methodology’ (which is actually the study of methods). It is an obsessive pet hate of mine – you’ll get used to it!</w:t>
      </w:r>
    </w:p>
  </w:comment>
  <w:comment w:id="60" w:author="Dr Kirstie Fryirs " w:date="2014-04-08T16:36:00Z" w:initials="KF">
    <w:p w14:paraId="1E5BE8C3" w14:textId="52F7D9AA" w:rsidR="00721E27" w:rsidRDefault="00721E27">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E81EF7" w:rsidRDefault="00E81EF7">
      <w:pPr>
        <w:pStyle w:val="CommentText"/>
      </w:pPr>
    </w:p>
    <w:p w14:paraId="14A79467" w14:textId="0DA6EFCF" w:rsidR="00E81EF7" w:rsidRDefault="00E81EF7">
      <w:pPr>
        <w:pStyle w:val="CommentText"/>
      </w:pPr>
      <w:r>
        <w:t>ML – maybe a figure of typical hydrology for each?</w:t>
      </w:r>
    </w:p>
  </w:comment>
  <w:comment w:id="65" w:author="Dr Kirstie Fryirs " w:date="2014-04-08T16:36:00Z" w:initials="KF">
    <w:p w14:paraId="1621AF31" w14:textId="3694F5CB" w:rsidR="00721E27" w:rsidRDefault="00721E27">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66" w:author="Dr Kirstie Fryirs  [2]" w:date="2014-04-08T16:36:00Z" w:initials="KF">
    <w:p w14:paraId="3A4B17BA" w14:textId="7DFEA0D0" w:rsidR="00721E27" w:rsidRDefault="00721E27">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721E27" w:rsidRDefault="00721E27">
      <w:pPr>
        <w:pStyle w:val="CommentText"/>
      </w:pPr>
      <w:r>
        <w:t xml:space="preserve">Add locations such as Sydney, Melbourne </w:t>
      </w:r>
      <w:proofErr w:type="spellStart"/>
      <w:r>
        <w:t>etc</w:t>
      </w:r>
      <w:proofErr w:type="spellEnd"/>
      <w:r>
        <w:t xml:space="preserve"> for an international audience</w:t>
      </w:r>
    </w:p>
    <w:p w14:paraId="66AF7D43" w14:textId="0398F643" w:rsidR="00721E27" w:rsidRDefault="00721E27">
      <w:pPr>
        <w:pStyle w:val="CommentText"/>
      </w:pPr>
      <w:r>
        <w:t>Would be nice to have the major trunk streams on here too</w:t>
      </w:r>
    </w:p>
    <w:p w14:paraId="498161FD" w14:textId="4FD33EAA" w:rsidR="00721E27" w:rsidRDefault="00721E27">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721E27" w:rsidRDefault="00721E27">
      <w:pPr>
        <w:pStyle w:val="CommentText"/>
      </w:pPr>
    </w:p>
    <w:p w14:paraId="403FFDC1" w14:textId="18A9BF2C" w:rsidR="00721E27" w:rsidRDefault="00721E27">
      <w:pPr>
        <w:pStyle w:val="CommentText"/>
      </w:pPr>
      <w:r>
        <w:t>There’s only 14 sites on here but you used 15</w:t>
      </w:r>
    </w:p>
  </w:comment>
  <w:comment w:id="68" w:author="Michelle Leishman" w:date="2014-04-08T16:36:00Z" w:initials="ML">
    <w:p w14:paraId="7699CFDC" w14:textId="3E386011" w:rsidR="009C2AD8" w:rsidRDefault="009C2AD8">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73" w:author="Dr Kirstie Fryirs " w:date="2014-04-08T16:36:00Z" w:initials="KF">
    <w:p w14:paraId="23168032" w14:textId="12B3E56E" w:rsidR="00721E27" w:rsidRDefault="00721E27">
      <w:pPr>
        <w:pStyle w:val="CommentText"/>
      </w:pPr>
      <w:r>
        <w:rPr>
          <w:rStyle w:val="CommentReference"/>
        </w:rPr>
        <w:annotationRef/>
      </w:r>
      <w:proofErr w:type="spellStart"/>
      <w:r>
        <w:t>Bankfull</w:t>
      </w:r>
      <w:proofErr w:type="spellEnd"/>
      <w:r>
        <w:t xml:space="preserve"> channel edge?</w:t>
      </w:r>
    </w:p>
  </w:comment>
  <w:comment w:id="74" w:author="Dr Kirstie Fryirs " w:date="2014-04-08T16:36:00Z" w:initials="KF">
    <w:p w14:paraId="415BA8CA" w14:textId="355950CB" w:rsidR="00721E27" w:rsidRDefault="00721E27">
      <w:pPr>
        <w:pStyle w:val="CommentText"/>
      </w:pPr>
      <w:r>
        <w:rPr>
          <w:rStyle w:val="CommentReference"/>
        </w:rPr>
        <w:annotationRef/>
      </w:r>
      <w:r>
        <w:t>Don’t use this word – it has various interpretations</w:t>
      </w:r>
    </w:p>
  </w:comment>
  <w:comment w:id="86" w:author="Michelle Leishman" w:date="2014-04-08T16:36:00Z" w:initials="ML">
    <w:p w14:paraId="786D64A0" w14:textId="17F990F1" w:rsidR="00AE6B7B" w:rsidRDefault="00AE6B7B">
      <w:pPr>
        <w:pStyle w:val="CommentText"/>
      </w:pPr>
      <w:r>
        <w:rPr>
          <w:rStyle w:val="CommentReference"/>
        </w:rPr>
        <w:annotationRef/>
      </w:r>
      <w:r>
        <w:t>Is there a website or report to cite?</w:t>
      </w:r>
    </w:p>
  </w:comment>
  <w:comment w:id="149" w:author="Michelle Leishman" w:date="2014-04-08T16:36:00Z" w:initials="ML">
    <w:p w14:paraId="60A7427D" w14:textId="6B19CEF6" w:rsidR="007761F2" w:rsidRDefault="007761F2">
      <w:pPr>
        <w:pStyle w:val="CommentText"/>
      </w:pPr>
      <w:r>
        <w:rPr>
          <w:rStyle w:val="CommentReference"/>
        </w:rPr>
        <w:annotationRef/>
      </w:r>
      <w:r>
        <w:t>Is this superfluous?</w:t>
      </w:r>
    </w:p>
  </w:comment>
  <w:comment w:id="152" w:author="Michelle Leishman" w:date="2014-04-08T16:36:00Z" w:initials="ML">
    <w:p w14:paraId="01D5B626" w14:textId="2951C83E" w:rsidR="007761F2" w:rsidRDefault="007761F2">
      <w:pPr>
        <w:pStyle w:val="CommentText"/>
      </w:pPr>
      <w:r>
        <w:rPr>
          <w:rStyle w:val="CommentReference"/>
        </w:rPr>
        <w:annotationRef/>
      </w:r>
      <w:r>
        <w:t>Most appropriate method for what?</w:t>
      </w:r>
    </w:p>
  </w:comment>
  <w:comment w:id="151" w:author="Michelle Leishman" w:date="2014-04-08T16:36:00Z" w:initials="ML">
    <w:p w14:paraId="70CDF67C" w14:textId="6AE2FDB7" w:rsidR="007761F2" w:rsidRDefault="007761F2">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154" w:author="Dr Kirstie Fryirs " w:date="2014-04-08T16:36:00Z" w:initials="KF">
    <w:p w14:paraId="4DB4988F" w14:textId="1720572D" w:rsidR="00721E27" w:rsidRDefault="00721E27">
      <w:pPr>
        <w:pStyle w:val="CommentText"/>
      </w:pPr>
      <w:r>
        <w:rPr>
          <w:rStyle w:val="CommentReference"/>
        </w:rPr>
        <w:annotationRef/>
      </w:r>
      <w:r>
        <w:t>How many?</w:t>
      </w:r>
    </w:p>
  </w:comment>
  <w:comment w:id="159" w:author="Michelle Leishman" w:date="2014-04-08T16:36:00Z" w:initials="ML">
    <w:p w14:paraId="203A6740" w14:textId="3CA6476D" w:rsidR="007761F2" w:rsidRDefault="007761F2">
      <w:pPr>
        <w:pStyle w:val="CommentText"/>
      </w:pPr>
      <w:r>
        <w:rPr>
          <w:rStyle w:val="CommentReference"/>
        </w:rPr>
        <w:annotationRef/>
      </w:r>
      <w:r>
        <w:t>Need a ref for this?</w:t>
      </w:r>
    </w:p>
  </w:comment>
  <w:comment w:id="160" w:author="Michelle Leishman" w:date="2014-04-08T16:36:00Z" w:initials="ML">
    <w:p w14:paraId="3FAF2B1F" w14:textId="21253290" w:rsidR="00BF2EA0" w:rsidRDefault="00BF2EA0">
      <w:pPr>
        <w:pStyle w:val="CommentText"/>
      </w:pPr>
      <w:r>
        <w:rPr>
          <w:rStyle w:val="CommentReference"/>
        </w:rPr>
        <w:annotationRef/>
      </w:r>
      <w:r>
        <w:t>Do you need to use the abbreviations? I guess I’ll find out as I continue through the manuscript…</w:t>
      </w:r>
    </w:p>
  </w:comment>
  <w:comment w:id="172" w:author="Michelle Leishman" w:date="2014-04-08T16:36:00Z" w:initials="ML">
    <w:p w14:paraId="04AC22D8" w14:textId="20FAE1F5" w:rsidR="00BF2EA0" w:rsidRDefault="00BF2EA0">
      <w:pPr>
        <w:pStyle w:val="CommentText"/>
      </w:pPr>
      <w:r>
        <w:rPr>
          <w:rStyle w:val="CommentReference"/>
        </w:rPr>
        <w:annotationRef/>
      </w:r>
      <w:r>
        <w:t>This seems similar to cell above?</w:t>
      </w:r>
    </w:p>
  </w:comment>
  <w:comment w:id="177" w:author="Michelle Leishman" w:date="2014-04-08T16:36:00Z" w:initials="ML">
    <w:p w14:paraId="2661E280" w14:textId="56A3F764" w:rsidR="00BF2EA0" w:rsidRDefault="00BF2EA0">
      <w:pPr>
        <w:pStyle w:val="CommentText"/>
      </w:pPr>
      <w:r>
        <w:rPr>
          <w:rStyle w:val="CommentReference"/>
        </w:rPr>
        <w:annotationRef/>
      </w:r>
      <w:r>
        <w:t>You’ve used C for constancy in the table, M for contingency</w:t>
      </w:r>
    </w:p>
  </w:comment>
  <w:comment w:id="209" w:author="Michelle Leishman" w:date="2014-04-08T16:36:00Z" w:initials="ML">
    <w:p w14:paraId="11909AEE" w14:textId="37A01C69" w:rsidR="00BF2EA0" w:rsidRDefault="00BF2EA0">
      <w:pPr>
        <w:pStyle w:val="CommentText"/>
      </w:pPr>
      <w:r>
        <w:rPr>
          <w:rStyle w:val="CommentReference"/>
        </w:rPr>
        <w:annotationRef/>
      </w:r>
      <w:r>
        <w:t>Put in the number</w:t>
      </w:r>
    </w:p>
  </w:comment>
  <w:comment w:id="211" w:author="Michelle Leishman" w:date="2014-04-08T16:36:00Z" w:initials="ML">
    <w:p w14:paraId="4503A415" w14:textId="4B3217E6" w:rsidR="00BF2EA0" w:rsidRDefault="00BF2EA0">
      <w:pPr>
        <w:pStyle w:val="CommentText"/>
      </w:pPr>
      <w:r>
        <w:rPr>
          <w:rStyle w:val="CommentReference"/>
        </w:rPr>
        <w:annotationRef/>
      </w:r>
      <w:r>
        <w:t>Are there p-values from this analysis?</w:t>
      </w:r>
    </w:p>
  </w:comment>
  <w:comment w:id="218" w:author="Michelle Leishman" w:date="2014-04-08T16:36:00Z" w:initials="ML">
    <w:p w14:paraId="6048C0A0" w14:textId="1907C8DF" w:rsidR="00D25848" w:rsidRDefault="00D25848">
      <w:pPr>
        <w:pStyle w:val="CommentText"/>
      </w:pPr>
      <w:r>
        <w:rPr>
          <w:rStyle w:val="CommentReference"/>
        </w:rPr>
        <w:annotationRef/>
      </w:r>
      <w:r>
        <w:t>I’m surprised because the error bars look like they don’t overlap. Should put stats in even though non-sig</w:t>
      </w:r>
    </w:p>
  </w:comment>
  <w:comment w:id="224" w:author="Michelle Leishman" w:date="2014-04-08T16:36:00Z" w:initials="ML">
    <w:p w14:paraId="47EACB86" w14:textId="0E5D4492" w:rsidR="00D25848" w:rsidRDefault="00D25848">
      <w:pPr>
        <w:pStyle w:val="CommentText"/>
      </w:pPr>
      <w:r>
        <w:rPr>
          <w:rStyle w:val="CommentReference"/>
        </w:rPr>
        <w:annotationRef/>
      </w:r>
      <w:r>
        <w:t>Explain what the 3 hydrological classes are</w:t>
      </w:r>
    </w:p>
  </w:comment>
  <w:comment w:id="225" w:author="Michelle Leishman" w:date="2014-04-08T16:36:00Z" w:initials="ML">
    <w:p w14:paraId="75BA7E16" w14:textId="17990DE3" w:rsidR="00D25848" w:rsidRDefault="00D25848">
      <w:pPr>
        <w:pStyle w:val="CommentText"/>
      </w:pPr>
      <w:r>
        <w:rPr>
          <w:rStyle w:val="CommentReference"/>
        </w:rPr>
        <w:annotationRef/>
      </w:r>
      <w:proofErr w:type="gramStart"/>
      <w:r>
        <w:t>stats</w:t>
      </w:r>
      <w:proofErr w:type="gramEnd"/>
    </w:p>
  </w:comment>
  <w:comment w:id="230" w:author="Michelle Leishman" w:date="2014-04-08T16:36:00Z" w:initials="ML">
    <w:p w14:paraId="1DA5C99B" w14:textId="6AE64940" w:rsidR="00D25848" w:rsidRDefault="00D25848">
      <w:pPr>
        <w:pStyle w:val="CommentText"/>
      </w:pPr>
      <w:r>
        <w:rPr>
          <w:rStyle w:val="CommentReference"/>
        </w:rPr>
        <w:annotationRef/>
      </w:r>
      <w:r>
        <w:t>&lt; ?</w:t>
      </w:r>
    </w:p>
  </w:comment>
  <w:comment w:id="236" w:author="Michelle Leishman" w:date="2014-04-08T16:36:00Z" w:initials="ML">
    <w:p w14:paraId="2D28EB40" w14:textId="61BB7F08" w:rsidR="00D25848" w:rsidRDefault="00D25848">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D25848" w:rsidRDefault="00D25848">
      <w:pPr>
        <w:pStyle w:val="CommentText"/>
      </w:pPr>
    </w:p>
    <w:p w14:paraId="74D1FF5A" w14:textId="716B30C9" w:rsidR="00D25848" w:rsidRDefault="00D25848">
      <w:pPr>
        <w:pStyle w:val="CommentText"/>
      </w:pPr>
      <w:r>
        <w:t>I think I’d rather use the full title of the metrics rather than the acronyms.</w:t>
      </w:r>
    </w:p>
  </w:comment>
  <w:comment w:id="263" w:author="Michelle Leishman" w:date="2014-04-08T16:36:00Z" w:initials="ML">
    <w:p w14:paraId="764B9246" w14:textId="7EDA8E1E" w:rsidR="00D310D7" w:rsidRDefault="00D310D7">
      <w:pPr>
        <w:pStyle w:val="CommentText"/>
      </w:pPr>
      <w:r>
        <w:rPr>
          <w:rStyle w:val="CommentReference"/>
        </w:rPr>
        <w:annotationRef/>
      </w:r>
      <w:r>
        <w:t>Make sure you get your Ms and Cs correct</w:t>
      </w:r>
    </w:p>
    <w:p w14:paraId="7C1293B1" w14:textId="77777777" w:rsidR="00D310D7" w:rsidRDefault="00D310D7">
      <w:pPr>
        <w:pStyle w:val="CommentText"/>
      </w:pPr>
    </w:p>
    <w:p w14:paraId="3B885C39" w14:textId="5438700A" w:rsidR="00D310D7" w:rsidRDefault="00D310D7">
      <w:pPr>
        <w:pStyle w:val="CommentText"/>
      </w:pPr>
      <w:r>
        <w:t>Comments on acronyms and stats in text as for Fig 3</w:t>
      </w:r>
    </w:p>
  </w:comment>
  <w:comment w:id="266" w:author="Michelle Leishman" w:date="2014-04-08T16:36:00Z" w:initials="ML">
    <w:p w14:paraId="42D38D8A" w14:textId="518C7757" w:rsidR="00D310D7" w:rsidRDefault="00D310D7">
      <w:pPr>
        <w:pStyle w:val="CommentText"/>
      </w:pPr>
      <w:r>
        <w:rPr>
          <w:rStyle w:val="CommentReference"/>
        </w:rPr>
        <w:annotationRef/>
      </w:r>
      <w:r>
        <w:t>Think about use of acronyms</w:t>
      </w:r>
    </w:p>
    <w:p w14:paraId="5BFA8731" w14:textId="77777777" w:rsidR="00D310D7" w:rsidRDefault="00D310D7">
      <w:pPr>
        <w:pStyle w:val="CommentText"/>
      </w:pPr>
    </w:p>
    <w:p w14:paraId="5775DCB8" w14:textId="1902A51E" w:rsidR="00D310D7" w:rsidRDefault="00D310D7">
      <w:pPr>
        <w:pStyle w:val="CommentText"/>
      </w:pPr>
      <w:r>
        <w:t>Might be helpful to put sig results in bold</w:t>
      </w:r>
    </w:p>
  </w:comment>
  <w:comment w:id="267" w:author="Michelle Leishman" w:date="2014-04-08T16:36:00Z" w:initials="ML">
    <w:p w14:paraId="1093BDC2" w14:textId="483C0543" w:rsidR="00D310D7" w:rsidRDefault="00D310D7">
      <w:pPr>
        <w:pStyle w:val="CommentText"/>
      </w:pPr>
      <w:r>
        <w:rPr>
          <w:rStyle w:val="CommentReference"/>
        </w:rPr>
        <w:annotationRef/>
      </w:r>
      <w:r>
        <w:t>I like this paragraph but it reads like it belongs in the Discussion rather than the Results</w:t>
      </w:r>
    </w:p>
  </w:comment>
  <w:comment w:id="273" w:author="Michelle Leishman" w:date="2014-04-08T16:37:00Z" w:initials="ML">
    <w:p w14:paraId="661B9851" w14:textId="060E9A99" w:rsidR="007C7EC3" w:rsidRDefault="007C7EC3">
      <w:pPr>
        <w:pStyle w:val="CommentText"/>
      </w:pPr>
      <w:r>
        <w:rPr>
          <w:rStyle w:val="CommentReference"/>
        </w:rPr>
        <w:annotationRef/>
      </w:r>
      <w:r>
        <w:t>PC4-9 probably a bit superfluous</w:t>
      </w:r>
    </w:p>
  </w:comment>
  <w:comment w:id="274" w:author="Michelle Leishman" w:date="2014-04-08T16:39:00Z" w:initials="ML">
    <w:p w14:paraId="3ED10A00" w14:textId="44381B11" w:rsidR="00F31C9B" w:rsidRDefault="00F31C9B">
      <w:pPr>
        <w:pStyle w:val="CommentText"/>
      </w:pPr>
      <w:r>
        <w:rPr>
          <w:rStyle w:val="CommentReference"/>
        </w:rPr>
        <w:annotationRef/>
      </w:r>
      <w:r>
        <w:t>I think I would remove ellipses, make symbols bigger, get rid of acronyms, remove decimal points from %</w:t>
      </w:r>
    </w:p>
  </w:comment>
  <w:comment w:id="286" w:author="Michelle Leishman" w:date="2014-04-08T16:41:00Z" w:initials="ML">
    <w:p w14:paraId="6B0892D6" w14:textId="349B17BB" w:rsidR="00F31C9B" w:rsidRDefault="00F31C9B">
      <w:pPr>
        <w:pStyle w:val="CommentText"/>
      </w:pPr>
      <w:r>
        <w:rPr>
          <w:rStyle w:val="CommentReference"/>
        </w:rPr>
        <w:annotationRef/>
      </w:r>
      <w:r>
        <w:t>?</w:t>
      </w:r>
    </w:p>
  </w:comment>
  <w:comment w:id="300" w:author="Michelle Leishman" w:date="2014-04-08T17:24:00Z" w:initials="ML">
    <w:p w14:paraId="04564AFB" w14:textId="6A188A70" w:rsidR="00DC2070" w:rsidRDefault="00DC2070">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301" w:author="Michelle Leishman" w:date="2014-04-08T17:25:00Z" w:initials="ML">
    <w:p w14:paraId="7B3CDED6" w14:textId="77777777" w:rsidR="00DC2070" w:rsidRDefault="00F31C9B">
      <w:pPr>
        <w:pStyle w:val="CommentText"/>
      </w:pPr>
      <w:r>
        <w:rPr>
          <w:rStyle w:val="CommentReference"/>
        </w:rPr>
        <w:annotationRef/>
      </w:r>
      <w:r>
        <w:t xml:space="preserve">Always good to start off by re-visiting your original questions and framework. </w:t>
      </w:r>
      <w:r w:rsidR="00DC2070">
        <w:t xml:space="preserve">Then frame the Discussion around the answers to the questions posed. </w:t>
      </w:r>
    </w:p>
    <w:p w14:paraId="0CA570FD" w14:textId="77777777" w:rsidR="00DC2070" w:rsidRDefault="00DC2070">
      <w:pPr>
        <w:pStyle w:val="CommentText"/>
      </w:pPr>
    </w:p>
    <w:p w14:paraId="26B72122" w14:textId="693DB10D" w:rsidR="00F31C9B" w:rsidRDefault="00F31C9B">
      <w:pPr>
        <w:pStyle w:val="CommentText"/>
      </w:pPr>
      <w:r>
        <w:t xml:space="preserve">This </w:t>
      </w:r>
      <w:proofErr w:type="spellStart"/>
      <w:r>
        <w:t>para</w:t>
      </w:r>
      <w:proofErr w:type="spellEnd"/>
      <w:r>
        <w:t xml:space="preserve"> provides an answer to the first question addressed but you need to remind the reader what the question was. I think you could expand it a bit and then use a version of the second sentence to lead you to teasing apart wha</w:t>
      </w:r>
      <w:r w:rsidR="00C95F5A">
        <w:t>t hydrological variables matter below the coarser grouping of metrics into classes</w:t>
      </w:r>
    </w:p>
  </w:comment>
  <w:comment w:id="303" w:author="Michelle Leishman" w:date="2014-04-08T16:46:00Z" w:initials="ML">
    <w:p w14:paraId="09681A71" w14:textId="7389953E" w:rsidR="00F31C9B" w:rsidRDefault="00F31C9B">
      <w:pPr>
        <w:pStyle w:val="CommentText"/>
      </w:pPr>
      <w:r>
        <w:rPr>
          <w:rStyle w:val="CommentReference"/>
        </w:rPr>
        <w:annotationRef/>
      </w:r>
      <w:r>
        <w:t>In relation to wood density anyway!</w:t>
      </w:r>
    </w:p>
  </w:comment>
  <w:comment w:id="304" w:author="Dr Kirstie Fryirs  [3]" w:date="2014-04-08T16:36:00Z" w:initials="KF">
    <w:p w14:paraId="2257F068" w14:textId="731E4166" w:rsidR="00721E27" w:rsidRDefault="00721E27">
      <w:pPr>
        <w:pStyle w:val="CommentText"/>
      </w:pPr>
      <w:r>
        <w:rPr>
          <w:rStyle w:val="CommentReference"/>
        </w:rPr>
        <w:annotationRef/>
      </w:r>
      <w:r>
        <w:t>Rephrase – expression – horrible sentence!</w:t>
      </w:r>
    </w:p>
  </w:comment>
  <w:comment w:id="305" w:author="Dr Kirstie Fryirs  [4]" w:date="2014-04-08T16:36:00Z" w:initials="KF">
    <w:p w14:paraId="011B7361" w14:textId="11B2CB3C" w:rsidR="00721E27" w:rsidRDefault="00721E27">
      <w:pPr>
        <w:pStyle w:val="CommentText"/>
      </w:pPr>
      <w:r>
        <w:rPr>
          <w:rStyle w:val="CommentReference"/>
        </w:rPr>
        <w:annotationRef/>
      </w:r>
      <w:r>
        <w:t>Elaborate or clarify – not entirely sure what you are saying here</w:t>
      </w:r>
    </w:p>
  </w:comment>
  <w:comment w:id="311" w:author="Michelle Leishman" w:date="2014-04-08T17:25:00Z" w:initials="ML">
    <w:p w14:paraId="679CFA1D" w14:textId="2BCA1488" w:rsidR="005D0A6C" w:rsidRDefault="005D0A6C">
      <w:pPr>
        <w:pStyle w:val="CommentText"/>
      </w:pPr>
      <w:r>
        <w:rPr>
          <w:rStyle w:val="CommentReference"/>
        </w:rPr>
        <w:annotationRef/>
      </w:r>
      <w:r>
        <w:t xml:space="preserve">Also interestingly, it suggests that selection is working on adult stage rather than seedling stage plants. </w:t>
      </w:r>
      <w:r w:rsidR="00DC2070">
        <w:t>Ian W &amp; mark W are doing some research now on strategies in relation to growth trajectories through life stages</w:t>
      </w:r>
    </w:p>
  </w:comment>
  <w:comment w:id="312" w:author="Michelle Leishman" w:date="2014-04-08T17:01:00Z" w:initials="ML">
    <w:p w14:paraId="6E06C08A" w14:textId="2222EE4F" w:rsidR="005D0A6C" w:rsidRDefault="005D0A6C">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313" w:author="Dr Kirstie Fryirs  [5]" w:date="2014-04-08T16:36:00Z" w:initials="KF">
    <w:p w14:paraId="77D86895" w14:textId="6F6E9F12" w:rsidR="00721E27" w:rsidRDefault="00721E27">
      <w:pPr>
        <w:pStyle w:val="CommentText"/>
      </w:pPr>
      <w:r>
        <w:rPr>
          <w:rStyle w:val="CommentReference"/>
        </w:rPr>
        <w:annotationRef/>
      </w:r>
      <w:r>
        <w:t xml:space="preserve">Ref </w:t>
      </w:r>
      <w:proofErr w:type="spellStart"/>
      <w:r>
        <w:t>neede</w:t>
      </w:r>
      <w:proofErr w:type="spellEnd"/>
      <w:r>
        <w:t xml:space="preserve"> in here</w:t>
      </w:r>
    </w:p>
  </w:comment>
  <w:comment w:id="314" w:author="Michelle Leishman" w:date="2014-04-08T17:02:00Z" w:initials="ML">
    <w:p w14:paraId="189E2775" w14:textId="01EFFAD1" w:rsidR="005D0A6C" w:rsidRDefault="005D0A6C">
      <w:pPr>
        <w:pStyle w:val="CommentText"/>
      </w:pPr>
      <w:r>
        <w:rPr>
          <w:rStyle w:val="CommentReference"/>
        </w:rPr>
        <w:annotationRef/>
      </w:r>
      <w:r>
        <w:t>From what sorts of systems?</w:t>
      </w:r>
    </w:p>
  </w:comment>
  <w:comment w:id="326" w:author="Michelle Leishman" w:date="2014-04-08T17:12:00Z" w:initials="ML">
    <w:p w14:paraId="10EAFE22" w14:textId="7A391EB0" w:rsidR="005D0A6C" w:rsidRDefault="005D0A6C">
      <w:pPr>
        <w:pStyle w:val="CommentText"/>
      </w:pPr>
      <w:r>
        <w:rPr>
          <w:rStyle w:val="CommentReference"/>
        </w:rPr>
        <w:annotationRef/>
      </w:r>
      <w:r>
        <w:t>Maybe it’s also worth saying something about whether the riparian environment is really water-stressed</w:t>
      </w:r>
      <w:r w:rsidR="00483144">
        <w:t xml:space="preserve"> and that perhaps being able to withstand mechanical stress of large floods may be more important (but see next comment)</w:t>
      </w:r>
    </w:p>
  </w:comment>
  <w:comment w:id="328" w:author="Michelle Leishman" w:date="2014-04-08T17:12:00Z" w:initials="ML">
    <w:p w14:paraId="5E06BA18" w14:textId="1231BB19" w:rsidR="00483144" w:rsidRDefault="00483144">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329" w:author="Dr Kirstie Fryirs  [6]" w:date="2014-04-08T16:36:00Z" w:initials="KF">
    <w:p w14:paraId="116BBF96" w14:textId="023E6A79" w:rsidR="00721E27" w:rsidRDefault="00721E27">
      <w:pPr>
        <w:pStyle w:val="CommentText"/>
      </w:pPr>
      <w:r>
        <w:rPr>
          <w:rStyle w:val="CommentReference"/>
        </w:rPr>
        <w:annotationRef/>
      </w:r>
      <w:r>
        <w:t>Ref needed in here</w:t>
      </w:r>
    </w:p>
  </w:comment>
  <w:comment w:id="332" w:author="Dr Kirstie Fryirs  [7]" w:date="2014-04-08T16:36:00Z" w:initials="KF">
    <w:p w14:paraId="011AC062" w14:textId="77777777" w:rsidR="00721E27" w:rsidRDefault="00721E27">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721E27" w:rsidRDefault="00721E27">
      <w:pPr>
        <w:pStyle w:val="CommentText"/>
      </w:pPr>
    </w:p>
    <w:p w14:paraId="72ED96C2" w14:textId="3C088FB6" w:rsidR="00721E27" w:rsidRDefault="00721E27">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333" w:author="Michelle Leishman" w:date="2014-04-08T17:16:00Z" w:initials="ML">
    <w:p w14:paraId="3016174B" w14:textId="7FFB12F1" w:rsidR="00483144" w:rsidRDefault="00483144">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bookmarkStart w:id="334" w:name="_GoBack"/>
      <w:bookmarkEnd w:id="334"/>
    </w:p>
  </w:comment>
  <w:comment w:id="337" w:author="Dr Kirstie Fryirs  [8]" w:date="2014-04-08T16:36:00Z" w:initials="KF">
    <w:p w14:paraId="5C19918A" w14:textId="77777777" w:rsidR="00721E27" w:rsidRDefault="00721E27">
      <w:pPr>
        <w:pStyle w:val="CommentText"/>
      </w:pPr>
      <w:r>
        <w:rPr>
          <w:rStyle w:val="CommentReference"/>
        </w:rPr>
        <w:annotationRef/>
      </w:r>
      <w:r>
        <w:t>Ref needed in here</w:t>
      </w:r>
    </w:p>
    <w:p w14:paraId="4297FF86" w14:textId="77777777" w:rsidR="00721E27" w:rsidRDefault="00721E27">
      <w:pPr>
        <w:pStyle w:val="CommentText"/>
      </w:pPr>
    </w:p>
    <w:p w14:paraId="61FCF37C" w14:textId="5FDAEE91" w:rsidR="00721E27" w:rsidRDefault="00721E27">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338" w:author="Michelle Leishman" w:date="2014-04-08T17:18:00Z" w:initials="ML">
    <w:p w14:paraId="5B64A1BC" w14:textId="2C2AE8AF" w:rsidR="00483144" w:rsidRDefault="00483144">
      <w:pPr>
        <w:pStyle w:val="CommentText"/>
      </w:pPr>
      <w:r>
        <w:rPr>
          <w:rStyle w:val="CommentReference"/>
        </w:rPr>
        <w:annotationRef/>
      </w:r>
      <w:r>
        <w:t>Large flood events?</w:t>
      </w:r>
    </w:p>
  </w:comment>
  <w:comment w:id="340" w:author="Dr Kirstie Fryirs  [9]" w:date="2014-04-08T16:36:00Z" w:initials="KF">
    <w:p w14:paraId="711A5A86" w14:textId="5FE1E13B" w:rsidR="00721E27" w:rsidRDefault="00721E27">
      <w:pPr>
        <w:pStyle w:val="CommentText"/>
      </w:pPr>
      <w:r>
        <w:rPr>
          <w:rStyle w:val="CommentReference"/>
        </w:rPr>
        <w:annotationRef/>
      </w:r>
      <w:r>
        <w:t>Refs needed in here</w:t>
      </w:r>
    </w:p>
  </w:comment>
  <w:comment w:id="341" w:author="Dr Kirstie Fryirs  [10]" w:date="2014-04-08T16:36:00Z" w:initials="KF">
    <w:p w14:paraId="6B1AF196" w14:textId="738D8E4E" w:rsidR="00721E27" w:rsidRDefault="00721E27">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350" w:author="Michelle Leishman" w:date="2014-04-08T17:22:00Z" w:initials="ML">
    <w:p w14:paraId="4E12D9CD" w14:textId="316CDB68" w:rsidR="00DC2070" w:rsidRDefault="00DC2070">
      <w:pPr>
        <w:pStyle w:val="CommentText"/>
      </w:pPr>
      <w:r>
        <w:rPr>
          <w:rStyle w:val="CommentReference"/>
        </w:rPr>
        <w:annotationRef/>
      </w:r>
      <w:r>
        <w:t>I don’t really like KF’s addition but see how you go!</w:t>
      </w:r>
    </w:p>
  </w:comment>
  <w:comment w:id="353" w:author="Dr Kirstie Fryirs  [12]" w:date="2014-04-08T16:36:00Z" w:initials="KF">
    <w:p w14:paraId="14CD9779" w14:textId="13FDDE2E" w:rsidR="00721E27" w:rsidRDefault="00721E27">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721E27" w:rsidRDefault="00721E27">
      <w:pPr>
        <w:pStyle w:val="CommentText"/>
      </w:pPr>
    </w:p>
    <w:p w14:paraId="6FB7897E"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721E27" w:rsidRDefault="00721E27"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721E27" w:rsidRDefault="00721E27" w:rsidP="00814EC9">
      <w:pPr>
        <w:autoSpaceDE w:val="0"/>
        <w:autoSpaceDN w:val="0"/>
        <w:adjustRightInd w:val="0"/>
        <w:spacing w:after="0" w:line="240" w:lineRule="auto"/>
        <w:rPr>
          <w:rFonts w:ascii="AdvTTd9b1c495" w:hAnsi="AdvTTd9b1c495" w:cs="AdvTTd9b1c495"/>
          <w:sz w:val="16"/>
          <w:szCs w:val="16"/>
        </w:rPr>
      </w:pPr>
    </w:p>
    <w:p w14:paraId="1E5AA32F" w14:textId="620A65E0" w:rsidR="00721E27" w:rsidRPr="00814EC9" w:rsidRDefault="00721E27"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355" w:author="Dr Kirstie Fryirs  [11]" w:date="2014-04-08T16:36:00Z" w:initials="KF">
    <w:p w14:paraId="3CE11403" w14:textId="378A151A" w:rsidR="00721E27" w:rsidRDefault="00721E27">
      <w:pPr>
        <w:pStyle w:val="CommentText"/>
      </w:pPr>
      <w:r>
        <w:rPr>
          <w:rStyle w:val="CommentReference"/>
        </w:rPr>
        <w:annotationRef/>
      </w:r>
      <w:r>
        <w:t xml:space="preserve">In the discussion I’d also have a paragraph or two on the implications for environmental flow allocation and the maintenance of riparian vegetation structure and function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ave done a lot of modelling etc. </w:t>
      </w:r>
      <w:proofErr w:type="spellStart"/>
      <w:r>
        <w:t>Poff</w:t>
      </w:r>
      <w:proofErr w:type="spellEnd"/>
      <w:r>
        <w:t xml:space="preserve"> also has written a lot about ecological </w:t>
      </w:r>
      <w:proofErr w:type="spellStart"/>
      <w:r>
        <w:t>sentivity</w:t>
      </w:r>
      <w:proofErr w:type="spellEnd"/>
      <w:r>
        <w:t xml:space="preserve"> to changes in hydrology. This sort of scientific basis for the implications will make the discussion more sophisticated and strengthen the contribution to the literature.</w:t>
      </w:r>
    </w:p>
  </w:comment>
  <w:comment w:id="357" w:author="Michelle Leishman" w:date="2014-04-08T17:22:00Z" w:initials="ML">
    <w:p w14:paraId="2BA80202" w14:textId="5BAE5F75" w:rsidR="00DC2070" w:rsidRDefault="00DC2070">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37F0C95C" w15:done="0"/>
  <w15:commentEx w15:paraId="15A99502" w15:done="0"/>
  <w15:commentEx w15:paraId="05B5330A" w15:done="0"/>
  <w15:commentEx w15:paraId="31FA1DA3" w15:done="0"/>
  <w15:commentEx w15:paraId="496545E2" w15:done="0"/>
  <w15:commentEx w15:paraId="1E5BE8C3" w15:done="0"/>
  <w15:commentEx w15:paraId="1621AF31" w15:done="0"/>
  <w15:commentEx w15:paraId="403FFDC1" w15:done="0"/>
  <w15:commentEx w15:paraId="23168032" w15:done="0"/>
  <w15:commentEx w15:paraId="415BA8CA" w15:done="0"/>
  <w15:commentEx w15:paraId="4DB4988F" w15:done="0"/>
  <w15:commentEx w15:paraId="2257F068" w15:done="0"/>
  <w15:commentEx w15:paraId="011B7361" w15:done="0"/>
  <w15:commentEx w15:paraId="77D86895" w15:done="0"/>
  <w15:commentEx w15:paraId="116BBF96" w15:done="0"/>
  <w15:commentEx w15:paraId="72ED96C2" w15:done="0"/>
  <w15:commentEx w15:paraId="61FCF37C" w15:done="0"/>
  <w15:commentEx w15:paraId="711A5A86" w15:done="0"/>
  <w15:commentEx w15:paraId="6B1AF196" w15:done="0"/>
  <w15:commentEx w15:paraId="1E5AA32F" w15:done="0"/>
  <w15:commentEx w15:paraId="3CE114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
    <w15:presenceInfo w15:providerId="AD" w15:userId="S-1-5-21-1594774353-775871607-213974443-74199"/>
  </w15:person>
  <w15:person w15:author="Dr Kirstie Fryirs  [2]">
    <w15:presenceInfo w15:providerId="AD" w15:userId="S-1-5-21-1594774353-775871607-213974443-74199"/>
  </w15:person>
  <w15:person w15:author="Dr Kirstie Fryirs  [3]">
    <w15:presenceInfo w15:providerId="AD" w15:userId="S-1-5-21-1594774353-775871607-213974443-74199"/>
  </w15:person>
  <w15:person w15:author="Dr Kirstie Fryirs  [4]">
    <w15:presenceInfo w15:providerId="AD" w15:userId="S-1-5-21-1594774353-775871607-213974443-74199"/>
  </w15:person>
  <w15:person w15:author="Dr Kirstie Fryirs  [5]">
    <w15:presenceInfo w15:providerId="AD" w15:userId="S-1-5-21-1594774353-775871607-213974443-74199"/>
  </w15:person>
  <w15:person w15:author="Dr Kirstie Fryirs  [6]">
    <w15:presenceInfo w15:providerId="AD" w15:userId="S-1-5-21-1594774353-775871607-213974443-74199"/>
  </w15:person>
  <w15:person w15:author="Dr Kirstie Fryirs  [7]">
    <w15:presenceInfo w15:providerId="AD" w15:userId="S-1-5-21-1594774353-775871607-213974443-74199"/>
  </w15:person>
  <w15:person w15:author="Dr Kirstie Fryirs  [8]">
    <w15:presenceInfo w15:providerId="AD" w15:userId="S-1-5-21-1594774353-775871607-213974443-74199"/>
  </w15:person>
  <w15:person w15:author="Dr Kirstie Fryirs  [9]">
    <w15:presenceInfo w15:providerId="AD" w15:userId="S-1-5-21-1594774353-775871607-213974443-74199"/>
  </w15:person>
  <w15:person w15:author="Dr Kirstie Fryirs  [10]">
    <w15:presenceInfo w15:providerId="AD" w15:userId="S-1-5-21-1594774353-775871607-213974443-74199"/>
  </w15:person>
  <w15:person w15:author="Dr Kirstie Fryirs  [11]">
    <w15:presenceInfo w15:providerId="AD" w15:userId="S-1-5-21-1594774353-775871607-213974443-74199"/>
  </w15:person>
  <w15:person w15:author="Dr Kirstie Fryirs  [12]">
    <w15:presenceInfo w15:providerId="AD" w15:userId="S-1-5-21-1594774353-775871607-213974443-74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1049B7"/>
    <w:rsid w:val="001133BD"/>
    <w:rsid w:val="00180A63"/>
    <w:rsid w:val="001D57C9"/>
    <w:rsid w:val="00290091"/>
    <w:rsid w:val="00295EF9"/>
    <w:rsid w:val="002E43DE"/>
    <w:rsid w:val="00311F05"/>
    <w:rsid w:val="00335320"/>
    <w:rsid w:val="003721C9"/>
    <w:rsid w:val="003F4885"/>
    <w:rsid w:val="00417C34"/>
    <w:rsid w:val="00483144"/>
    <w:rsid w:val="00576141"/>
    <w:rsid w:val="005779AB"/>
    <w:rsid w:val="005D0A6C"/>
    <w:rsid w:val="005E166E"/>
    <w:rsid w:val="00617ABD"/>
    <w:rsid w:val="00621641"/>
    <w:rsid w:val="00625ED2"/>
    <w:rsid w:val="00630B93"/>
    <w:rsid w:val="00650D8B"/>
    <w:rsid w:val="0069430E"/>
    <w:rsid w:val="006A025A"/>
    <w:rsid w:val="006B1A67"/>
    <w:rsid w:val="006E5D88"/>
    <w:rsid w:val="006F4B8F"/>
    <w:rsid w:val="007018A5"/>
    <w:rsid w:val="007137EA"/>
    <w:rsid w:val="007166A1"/>
    <w:rsid w:val="00721E27"/>
    <w:rsid w:val="007760E7"/>
    <w:rsid w:val="007761F2"/>
    <w:rsid w:val="007845D8"/>
    <w:rsid w:val="007C7EC3"/>
    <w:rsid w:val="00810634"/>
    <w:rsid w:val="00814EC9"/>
    <w:rsid w:val="00842036"/>
    <w:rsid w:val="0085737E"/>
    <w:rsid w:val="00873269"/>
    <w:rsid w:val="00947919"/>
    <w:rsid w:val="009546E2"/>
    <w:rsid w:val="00980EC2"/>
    <w:rsid w:val="009C2AD8"/>
    <w:rsid w:val="009D2CA8"/>
    <w:rsid w:val="00A22B81"/>
    <w:rsid w:val="00A87877"/>
    <w:rsid w:val="00AE6B7B"/>
    <w:rsid w:val="00AF1FDB"/>
    <w:rsid w:val="00B064E3"/>
    <w:rsid w:val="00B118A6"/>
    <w:rsid w:val="00B55332"/>
    <w:rsid w:val="00B634E6"/>
    <w:rsid w:val="00BF2EA0"/>
    <w:rsid w:val="00C175AC"/>
    <w:rsid w:val="00C30594"/>
    <w:rsid w:val="00C83CE4"/>
    <w:rsid w:val="00C95F5A"/>
    <w:rsid w:val="00CC24F8"/>
    <w:rsid w:val="00CD354D"/>
    <w:rsid w:val="00D0402B"/>
    <w:rsid w:val="00D25848"/>
    <w:rsid w:val="00D310D7"/>
    <w:rsid w:val="00DB30C6"/>
    <w:rsid w:val="00DC2070"/>
    <w:rsid w:val="00DE7C76"/>
    <w:rsid w:val="00E16840"/>
    <w:rsid w:val="00E665A9"/>
    <w:rsid w:val="00E81EF7"/>
    <w:rsid w:val="00EA700F"/>
    <w:rsid w:val="00ED02F3"/>
    <w:rsid w:val="00EF3710"/>
    <w:rsid w:val="00F31C9B"/>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data.water.vic.gov.au/monitoring.htm" TargetMode="External"/><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FD32C-6D9F-49EA-B2E3-82B5D3785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7</Pages>
  <Words>26247</Words>
  <Characters>149613</Characters>
  <Application>Microsoft Office Word</Application>
  <DocSecurity>0</DocSecurity>
  <Lines>1246</Lines>
  <Paragraphs>351</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17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Michelle Leishman</cp:lastModifiedBy>
  <cp:revision>5</cp:revision>
  <dcterms:created xsi:type="dcterms:W3CDTF">2014-04-08T05:27:00Z</dcterms:created>
  <dcterms:modified xsi:type="dcterms:W3CDTF">2014-04-0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